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5FC11282" w14:textId="1CC24B54" w:rsidR="003C75EE" w:rsidRPr="0042726A" w:rsidRDefault="00ED0654" w:rsidP="0042726A">
      <w:pPr>
        <w:ind w:firstLine="720"/>
      </w:pPr>
      <w:r>
        <w:t>Ecological aggregates such as m</w:t>
      </w:r>
      <w:r w:rsidR="003C75EE">
        <w:t xml:space="preserve">etapopulations </w:t>
      </w:r>
      <w:r>
        <w:t>or</w:t>
      </w:r>
      <w:r w:rsidR="00330D87">
        <w:t xml:space="preserve"> </w:t>
      </w:r>
      <w:r w:rsidR="003C75EE">
        <w:t xml:space="preserve">communities consist of components whose </w:t>
      </w:r>
      <w:r w:rsidR="00CC7F18">
        <w:t>dynamics</w:t>
      </w:r>
      <w:r w:rsidR="003C75EE">
        <w:t xml:space="preserve"> vary due to unique </w:t>
      </w:r>
      <w:r w:rsidR="00330D87">
        <w:t>life histories</w:t>
      </w:r>
      <w:r w:rsidR="00CC7F18">
        <w:t>, local environmental processes,</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w:t>
      </w:r>
      <w:r w:rsidR="004E0329">
        <w:t>(Hooper REF)</w:t>
      </w:r>
      <w:r w:rsidR="005C7CAB">
        <w:t>,</w:t>
      </w:r>
      <w:r w:rsidR="00CC7F18">
        <w:t xml:space="preserve"> commonly referred to as portfolio effects</w:t>
      </w:r>
      <w:r w:rsidR="004E0329">
        <w:t xml:space="preserve"> (Schindler 2015 REF)</w:t>
      </w:r>
      <w:r w:rsidR="00CC7F18">
        <w:t xml:space="preserve">. </w:t>
      </w:r>
      <w:r w:rsidR="00D21D5F">
        <w:t xml:space="preserve">The stability conferred by biodiversity is often associated with </w:t>
      </w:r>
      <w:r w:rsidR="00E531D5">
        <w:t>greater</w:t>
      </w:r>
      <w:r w:rsidR="00D21D5F">
        <w:t xml:space="preserve"> productivity, biomass production, and overall provisioning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ED0654">
        <w:instrText xml:space="preserve"> ADDIN EN.CITE </w:instrText>
      </w:r>
      <w:r w:rsidR="00E531D5" w:rsidRPr="00ED0654">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ED0654">
        <w:instrText xml:space="preserve"> ADDIN EN.CITE.DATA </w:instrText>
      </w:r>
      <w:r w:rsidR="00E531D5" w:rsidRPr="00ED0654">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t xml:space="preserve">It is </w:t>
      </w:r>
      <w:r w:rsidR="004272D3">
        <w:t>unsurprising</w:t>
      </w:r>
      <w:r>
        <w:t>,</w:t>
      </w:r>
      <w:r w:rsidR="004272D3">
        <w:t xml:space="preserve"> </w:t>
      </w:r>
      <w:r>
        <w:t xml:space="preserve">therefore, that </w:t>
      </w:r>
      <w:r w:rsidR="0042726A">
        <w:t>monitoring and conserving ecological aggregates</w:t>
      </w:r>
      <w:r w:rsidR="005C7CAB">
        <w:t>,</w:t>
      </w:r>
      <w:r w:rsidR="0042726A">
        <w:t xml:space="preserve"> rather than </w:t>
      </w:r>
      <w:r w:rsidR="00E531D5">
        <w:t>component</w:t>
      </w:r>
      <w:r w:rsidR="0042726A">
        <w:t xml:space="preserve"> species or populations</w:t>
      </w:r>
      <w:r>
        <w:t>, is increasingly favored</w:t>
      </w:r>
      <w:r w:rsidR="00330D87">
        <w:t>.</w:t>
      </w:r>
      <w:r w:rsidR="0042726A">
        <w:t xml:space="preserve"> </w:t>
      </w:r>
      <w:r>
        <w:t>This shift</w:t>
      </w:r>
      <w:r w:rsidR="00330D87">
        <w:t xml:space="preserve"> is particularly widespread in fisheries science, where </w:t>
      </w:r>
      <w:r w:rsidR="0042726A" w:rsidRPr="0042726A">
        <w:t>agencies</w:t>
      </w:r>
      <w:r w:rsidR="00B643B7">
        <w:t xml:space="preserve"> are commonly responsible for</w:t>
      </w:r>
      <w:r w:rsidR="0042726A" w:rsidRPr="0042726A">
        <w:t xml:space="preserve"> </w:t>
      </w:r>
      <w:r w:rsidR="00B643B7">
        <w:t>managing</w:t>
      </w:r>
      <w:r w:rsidR="00330D87">
        <w:t xml:space="preserve"> multi-stock</w:t>
      </w:r>
      <w:r w:rsidR="00AE6C34">
        <w:t xml:space="preserve"> or </w:t>
      </w:r>
      <w:r w:rsidR="00DE0F7B">
        <w:t xml:space="preserve">multi-species assemblages </w:t>
      </w:r>
      <w:r w:rsidR="00E531D5">
        <w:t>that may benefit from</w:t>
      </w:r>
      <w:r w:rsidR="00AE6C34">
        <w:t xml:space="preserve"> </w:t>
      </w:r>
      <w:r w:rsidR="00B643B7">
        <w:t>systems</w:t>
      </w:r>
      <w:r w:rsidR="00AE6C34">
        <w:t xml:space="preserve">-based approaches </w:t>
      </w:r>
      <w:r w:rsidR="00DE0F7B">
        <w:fldChar w:fldCharType="begin"/>
      </w:r>
      <w:r w:rsidR="00DE0F7B">
        <w:instrText xml:space="preserve"> ADDIN EN.CITE &lt;EndNote&gt;&lt;Cite&gt;&lt;Author&gt;Garcia&lt;/Author&gt;&lt;Year&gt;2003&lt;/Year&gt;&lt;RecNum&gt;2207&lt;/RecNum&gt;&lt;DisplayText&gt;(Garcia&lt;style face="italic"&gt; et al.&lt;/style&gt; 2003; Link 2018)&lt;/DisplayText&gt;&lt;record&gt;&lt;rec-number&gt;2207&lt;/rec-number&gt;&lt;foreign-keys&gt;&lt;key app="EN" db-id="eez0aevwa0afpdexr0lvefp6z0xpepv5rfx5" timestamp="1534704162"&gt;2207&lt;/key&gt;&lt;/foreign-keys&gt;&lt;ref-type name="Report"&gt;27&lt;/ref-type&gt;&lt;contributors&gt;&lt;authors&gt;&lt;author&gt;Garcia, S.M.&lt;/author&gt;&lt;author&gt;Zerbi, A.&lt;/author&gt;&lt;author&gt;Aliaume, C.&lt;/author&gt;&lt;author&gt;Do Chi, T.&lt;/author&gt;&lt;author&gt;Lasserre, G.&lt;/author&gt;&lt;/authors&gt;&lt;/contributors&gt;&lt;titles&gt;&lt;title&gt;The ecosystem approach to fisheries: issues, terminology, principles, institutional foundations, implementation and outlook&lt;/title&gt;&lt;secondary-title&gt;FAO Fisheries Technical Paper 443&lt;/secondary-title&gt;&lt;/titles&gt;&lt;pages&gt;81 p.&lt;/pages&gt;&lt;dates&gt;&lt;year&gt;2003&lt;/year&gt;&lt;/dates&gt;&lt;pub-location&gt;Rome, Italy&lt;/pub-location&gt;&lt;publisher&gt;FAO&lt;/publisher&gt;&lt;urls&gt;&lt;/urls&gt;&lt;/record&gt;&lt;/Cite&gt;&lt;Cite&gt;&lt;Author&gt;Link&lt;/Author&gt;&lt;Year&gt;2018&lt;/Year&gt;&lt;RecNum&gt;2187&lt;/RecNum&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DE0F7B">
        <w:fldChar w:fldCharType="separate"/>
      </w:r>
      <w:r w:rsidR="00DE0F7B">
        <w:rPr>
          <w:noProof/>
        </w:rPr>
        <w:t>(Garcia</w:t>
      </w:r>
      <w:r w:rsidR="00DE0F7B" w:rsidRPr="00DE0F7B">
        <w:rPr>
          <w:i/>
          <w:noProof/>
        </w:rPr>
        <w:t xml:space="preserve"> et al.</w:t>
      </w:r>
      <w:r w:rsidR="00DE0F7B">
        <w:rPr>
          <w:noProof/>
        </w:rPr>
        <w:t xml:space="preserve"> 2003; Link 2018)</w:t>
      </w:r>
      <w:r w:rsidR="00DE0F7B">
        <w:fldChar w:fldCharType="end"/>
      </w:r>
      <w:r w:rsidR="0042726A" w:rsidRPr="0042726A">
        <w:t>.</w:t>
      </w:r>
      <w:r w:rsidR="00330D87">
        <w:t xml:space="preserve"> </w:t>
      </w:r>
      <w:r w:rsidR="00B643B7">
        <w:t>A necessary pre-requisite to successfully managing larger ecological aggregates is an understanding of how the dynamics of the whole relate to the dynamics of its components.</w:t>
      </w:r>
    </w:p>
    <w:p w14:paraId="19ABECAF" w14:textId="068897CA" w:rsidR="00951950" w:rsidRDefault="00996327" w:rsidP="002A5B41">
      <w:pPr>
        <w:ind w:firstLine="720"/>
      </w:pPr>
      <w:r>
        <w:t xml:space="preserve">At the coarsest level, </w:t>
      </w:r>
      <w:r w:rsidR="002343E7">
        <w:t>the correlation between diversity and temporal stability</w:t>
      </w:r>
      <w:r w:rsidR="00196031">
        <w:t xml:space="preserve"> </w:t>
      </w:r>
      <w:r>
        <w:t xml:space="preserve">is </w:t>
      </w:r>
      <w:r w:rsidR="00E531D5">
        <w:t>driven by</w:t>
      </w:r>
      <w:r w:rsidR="00B71AD9">
        <w:t xml:space="preserve"> statistical averaging, with variability decreasing as the n</w:t>
      </w:r>
      <w:r w:rsidR="00196031">
        <w:t xml:space="preserve">umber of components </w:t>
      </w:r>
      <w:r w:rsidR="00B71AD9">
        <w:t>increases</w:t>
      </w:r>
      <w:r w:rsidR="004272D3">
        <w:t xml:space="preserve"> </w:t>
      </w:r>
      <w:r w:rsidR="004272D3">
        <w:fldChar w:fldCharType="begin"/>
      </w:r>
      <w:r w:rsidR="004272D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4272D3">
        <w:fldChar w:fldCharType="separate"/>
      </w:r>
      <w:r w:rsidR="004272D3">
        <w:rPr>
          <w:noProof/>
        </w:rPr>
        <w:t>(Doak</w:t>
      </w:r>
      <w:r w:rsidR="004272D3" w:rsidRPr="004272D3">
        <w:rPr>
          <w:i/>
          <w:noProof/>
        </w:rPr>
        <w:t xml:space="preserve"> et al.</w:t>
      </w:r>
      <w:r w:rsidR="004272D3">
        <w:rPr>
          <w:noProof/>
        </w:rPr>
        <w:t xml:space="preserve"> 1998)</w:t>
      </w:r>
      <w:r w:rsidR="004272D3">
        <w:fldChar w:fldCharType="end"/>
      </w:r>
      <w:r>
        <w:t>.</w:t>
      </w:r>
      <w:r w:rsidR="00330D87">
        <w:t xml:space="preserve"> A </w:t>
      </w:r>
      <w:r w:rsidR="00E531D5">
        <w:t>widely recognized</w:t>
      </w:r>
      <w:r w:rsidR="00330D87">
        <w:t xml:space="preserve"> example of this pattern occurs in Bristol Bay, Alaska, where the sheer number of sockeye salmon populations in the region </w:t>
      </w:r>
      <w:r w:rsidR="00F0579C">
        <w:t>reduces</w:t>
      </w:r>
      <w:r w:rsidR="00330D87">
        <w:t xml:space="preserve"> aggregate variability in spawner abundance and fishery yields</w:t>
      </w:r>
      <w:r w:rsidR="00AE6C34">
        <w:t xml:space="preserve"> </w:t>
      </w:r>
      <w:r w:rsidR="00AE6C34">
        <w:fldChar w:fldCharType="begin">
          <w:fldData xml:space="preserve">PEVuZE5vdGU+PENpdGU+PEF1dGhvcj5IaWxib3JuPC9BdXRob3I+PFllYXI+MjAwMzwvWWVhcj48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2MDktMTI8L3BhZ2VzPjx2b2x1bWU+NDY1PC92b2x1bWU+PG51bWJlcj43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</w:fldData>
        </w:fldChar>
      </w:r>
      <w:r w:rsidR="00AE6C34">
        <w:instrText xml:space="preserve"> ADDIN EN.CITE </w:instrText>
      </w:r>
      <w:r w:rsidR="00AE6C34">
        <w:fldChar w:fldCharType="begin">
          <w:fldData xml:space="preserve">PEVuZE5vdGU+PENpdGU+PEF1dGhvcj5IaWxib3JuPC9BdXRob3I+PFllYXI+MjAwMzwvWWVhcj48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2MDktMTI8L3BhZ2VzPjx2b2x1bWU+NDY1PC92b2x1bWU+PG51bWJlcj43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Hilborn</w:t>
      </w:r>
      <w:r w:rsidR="00AE6C34" w:rsidRPr="00AE6C34">
        <w:rPr>
          <w:i/>
          <w:noProof/>
        </w:rPr>
        <w:t xml:space="preserve"> et al.</w:t>
      </w:r>
      <w:r w:rsidR="00AE6C34">
        <w:rPr>
          <w:noProof/>
        </w:rPr>
        <w:t xml:space="preserve"> 2003; Schindler</w:t>
      </w:r>
      <w:r w:rsidR="00AE6C34" w:rsidRPr="00AE6C34">
        <w:rPr>
          <w:i/>
          <w:noProof/>
        </w:rPr>
        <w:t xml:space="preserve"> et al.</w:t>
      </w:r>
      <w:r w:rsidR="00AE6C34">
        <w:rPr>
          <w:noProof/>
        </w:rPr>
        <w:t xml:space="preserve"> 2010)</w:t>
      </w:r>
      <w:r w:rsidR="00AE6C34">
        <w:fldChar w:fldCharType="end"/>
      </w:r>
      <w:r w:rsidR="00330D87">
        <w:t>.</w:t>
      </w:r>
      <w:r w:rsidR="002A5B41">
        <w:t xml:space="preserve"> </w:t>
      </w:r>
      <w:r w:rsidR="00E531D5">
        <w:t xml:space="preserve">Although </w:t>
      </w:r>
      <w:r w:rsidR="00703544">
        <w:t>it</w:t>
      </w:r>
      <w:r w:rsidR="00E531D5">
        <w:t xml:space="preserve"> is </w:t>
      </w:r>
      <w:r w:rsidR="00703544">
        <w:t>a</w:t>
      </w:r>
      <w:r w:rsidR="00E531D5">
        <w:t xml:space="preserve"> principle driver of aggregate stability,</w:t>
      </w:r>
      <w:r w:rsidR="002A5B41">
        <w:t xml:space="preserve"> dramatic changes in variability can occur even </w:t>
      </w:r>
      <w:r w:rsidR="00E531D5">
        <w:t>when</w:t>
      </w:r>
      <w:r w:rsidR="00703544">
        <w:t xml:space="preserve"> diversity</w:t>
      </w:r>
      <w:r w:rsidR="00E531D5">
        <w:t xml:space="preserve"> metrics such as component evenness and richness</w:t>
      </w:r>
      <w:r w:rsidR="00F0579C">
        <w:t xml:space="preserve"> </w:t>
      </w:r>
      <w:r w:rsidR="00E531D5">
        <w:t xml:space="preserve">are </w:t>
      </w:r>
      <w:r w:rsidR="002A5B41">
        <w:t>stable</w:t>
      </w:r>
      <w:r w:rsidR="00E531D5">
        <w:t xml:space="preserve"> </w:t>
      </w:r>
      <w:r w:rsidR="00E531D5">
        <w:fldChar w:fldCharType="begin"/>
      </w:r>
      <w:r w:rsidR="00E531D5">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E531D5">
        <w:fldChar w:fldCharType="separate"/>
      </w:r>
      <w:r w:rsidR="00E531D5">
        <w:rPr>
          <w:noProof/>
        </w:rPr>
        <w:t>(Thibaut &amp; Connolly 2013)</w:t>
      </w:r>
      <w:r w:rsidR="00E531D5">
        <w:fldChar w:fldCharType="end"/>
      </w:r>
      <w:r w:rsidR="002A5B41">
        <w:t xml:space="preserve">. For example, </w:t>
      </w:r>
      <w:r w:rsidR="00E531D5">
        <w:t>the</w:t>
      </w:r>
      <w:r w:rsidR="00703544">
        <w:t xml:space="preserve"> absolute</w:t>
      </w:r>
      <w:r w:rsidR="00E531D5">
        <w:t xml:space="preserve"> number of </w:t>
      </w:r>
      <w:r w:rsidR="00703544">
        <w:t xml:space="preserve">stocks that form the </w:t>
      </w:r>
      <w:r w:rsidR="002A5B41">
        <w:t xml:space="preserve">Central Valley Chinook salmon </w:t>
      </w:r>
      <w:r w:rsidR="00703544">
        <w:t>aggregate</w:t>
      </w:r>
      <w:r w:rsidR="00E531D5">
        <w:t xml:space="preserve"> has </w:t>
      </w:r>
      <w:r w:rsidR="00B643B7">
        <w:t>remained the same</w:t>
      </w:r>
      <w:r w:rsidR="00E531D5">
        <w:t xml:space="preserve">, yet aggregate returns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rsidR="00125432">
        <w:t xml:space="preserve">. </w:t>
      </w:r>
      <w:r w:rsidR="00703544">
        <w:t>Technically</w:t>
      </w:r>
      <w:r w:rsidR="000E1287">
        <w:t xml:space="preserve"> </w:t>
      </w:r>
      <w:r w:rsidR="00AA4419">
        <w:t>t</w:t>
      </w:r>
      <w:r w:rsidR="00330D87">
        <w:t>he region still exhibits a portfolio effect</w:t>
      </w:r>
      <w:r w:rsidR="00703544">
        <w:t>,</w:t>
      </w:r>
      <w:r w:rsidR="00AA4419">
        <w:t xml:space="preserve"> because</w:t>
      </w:r>
      <w:r w:rsidR="00330D87">
        <w:t xml:space="preserve"> aggregate variability is reduced relative to </w:t>
      </w:r>
      <w:r w:rsidR="00F0579C">
        <w:t xml:space="preserve">that of individual </w:t>
      </w:r>
      <w:r w:rsidR="00AA4419">
        <w:t>stocks</w:t>
      </w:r>
      <w:r w:rsidR="00330D87">
        <w:t xml:space="preserve">, </w:t>
      </w:r>
      <w:r w:rsidR="00AA4419">
        <w:t xml:space="preserve">but </w:t>
      </w:r>
      <w:r w:rsidR="00330D87">
        <w:t xml:space="preserve">the buffering </w:t>
      </w:r>
      <w:r w:rsidR="00AA4419">
        <w:t xml:space="preserve">conferred by </w:t>
      </w:r>
      <w:r w:rsidR="00B643B7">
        <w:t xml:space="preserve">this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r w:rsidR="00703544">
        <w:t>Decreased stability at the aggregate level has resulted in substantial ecological (e.g. reduced marine subsidies) and socio-economic costs (e.g. more frequent fishery closures) to the region.</w:t>
      </w:r>
    </w:p>
    <w:p w14:paraId="2471CF74" w14:textId="01D1CEEC" w:rsidR="00BF12B8" w:rsidRDefault="00AA4419" w:rsidP="0098639B">
      <w:pPr>
        <w:ind w:firstLine="720"/>
      </w:pPr>
      <w:r>
        <w:t xml:space="preserve">To better understand patterns like those observed in central California </w:t>
      </w:r>
      <w:r w:rsidR="00703544">
        <w:t xml:space="preserve">Chinook </w:t>
      </w:r>
      <w:r>
        <w:t xml:space="preserve">salmon, it is helpful to decompose aggregate variability into two </w:t>
      </w:r>
      <w:r w:rsidR="00703544">
        <w:t>subordinate components</w:t>
      </w:r>
      <w:r w:rsidR="00044112">
        <w:t>.</w:t>
      </w:r>
      <w:r w:rsidR="002B0FBF">
        <w:t xml:space="preserve"> </w:t>
      </w:r>
      <w:r w:rsidR="00044112">
        <w:t>The first, c</w:t>
      </w:r>
      <w:r w:rsidR="002B0FBF">
        <w:t>omponent variability</w:t>
      </w:r>
      <w:r w:rsidR="00044112">
        <w:t xml:space="preserve">, </w:t>
      </w:r>
      <w:r>
        <w:t>represents</w:t>
      </w:r>
      <w:r w:rsidR="00044112">
        <w:t xml:space="preserve"> temporal variation in individual </w:t>
      </w:r>
      <w:r w:rsidR="00302934">
        <w:t>populations</w:t>
      </w:r>
      <w:r w:rsidR="00044112">
        <w:t xml:space="preserve"> (</w:t>
      </w:r>
      <w:r w:rsidR="00302934">
        <w:t>species</w:t>
      </w:r>
      <w:r w:rsidR="00044112">
        <w:t xml:space="preserve">) within a </w:t>
      </w:r>
      <w:r w:rsidR="00302934">
        <w:t>metapopulation</w:t>
      </w:r>
      <w:r w:rsidR="00044112">
        <w:t xml:space="preserve"> (</w:t>
      </w:r>
      <w:r w:rsidR="00302934">
        <w:t>community</w:t>
      </w:r>
      <w:r w:rsidR="00044112">
        <w:t>), while</w:t>
      </w:r>
      <w:r>
        <w:t xml:space="preserve"> the second,</w:t>
      </w:r>
      <w:r w:rsidR="00044112">
        <w:t xml:space="preserve"> synchrony</w:t>
      </w:r>
      <w:r>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rsidR="00302934">
        <w:t xml:space="preserve">have occurred, clarifying how an aggregate’s </w:t>
      </w:r>
      <w:r w:rsidR="00044112">
        <w:t xml:space="preserve">dynamics </w:t>
      </w:r>
      <w:r>
        <w:t>have</w:t>
      </w:r>
      <w:r w:rsidR="00044112">
        <w:t xml:space="preserve"> change</w:t>
      </w:r>
      <w:r>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 </w:t>
      </w:r>
      <w:r w:rsidR="00BF12B8">
        <w:t xml:space="preserve">These </w:t>
      </w:r>
      <w:r w:rsidR="00C14A36">
        <w:t xml:space="preserve">patterns can in turn guide </w:t>
      </w:r>
      <w:r w:rsidR="003B7E04">
        <w:t>directed</w:t>
      </w:r>
      <w:r w:rsidR="00C14A36">
        <w:t xml:space="preserve"> management </w:t>
      </w:r>
      <w:r w:rsidR="003B7E04">
        <w:t>actions</w:t>
      </w:r>
      <w:r w:rsidR="0098639B">
        <w:t xml:space="preserve">. </w:t>
      </w:r>
      <w:r>
        <w:t>In the case of Central Valley Chinook salmon,</w:t>
      </w:r>
      <w:r w:rsidR="0098639B">
        <w:t xml:space="preserve"> </w:t>
      </w:r>
      <w:r w:rsidR="00703544">
        <w:t xml:space="preserve">the authors </w:t>
      </w:r>
      <w:r w:rsidR="00302934">
        <w:t>suggest</w:t>
      </w:r>
      <w:r w:rsidR="00703544">
        <w:t xml:space="preserve"> widespread hatchery releases</w:t>
      </w:r>
      <w:r w:rsidR="00E314B6">
        <w:t xml:space="preserve">, rather than poor marine rearing conditions, </w:t>
      </w:r>
      <w:r w:rsidR="00703544">
        <w:t xml:space="preserve">may have contributed to </w:t>
      </w:r>
      <w:r w:rsidR="00E314B6">
        <w:t xml:space="preserve">greater synchrony because similar patterns </w:t>
      </w:r>
      <w:r w:rsidR="00302934">
        <w:lastRenderedPageBreak/>
        <w:t>were not observed in the</w:t>
      </w:r>
      <w:r w:rsidR="00E314B6">
        <w:t xml:space="preserve"> neighboring </w:t>
      </w:r>
      <w:r w:rsidR="00302934">
        <w:t>Klamath-Trinity basin</w:t>
      </w:r>
      <w:r w:rsidR="00AE6C34">
        <w:t xml:space="preserve">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Further analyses in the Sacramento River </w:t>
      </w:r>
      <w:r w:rsidR="002B0FBF">
        <w:t xml:space="preserve">Basin, a watershed within the Central Valley, </w:t>
      </w:r>
      <w:r w:rsidR="008B18F2">
        <w:t xml:space="preserve">have </w:t>
      </w:r>
      <w:r w:rsidR="002B0FBF">
        <w:t>highlighted</w:t>
      </w:r>
      <w:r w:rsidR="008B18F2">
        <w:t xml:space="preserve"> </w:t>
      </w:r>
      <w:r w:rsidR="002B0FBF">
        <w:t>how</w:t>
      </w:r>
      <w:r w:rsidR="008B18F2">
        <w:t xml:space="preserve"> specific component </w:t>
      </w:r>
      <w:r w:rsidR="002B0FBF">
        <w:t>tributaries</w:t>
      </w:r>
      <w:r w:rsidR="008B18F2">
        <w:t xml:space="preserve"> </w:t>
      </w:r>
      <w:r w:rsidR="002B0FBF">
        <w:t>contribute</w:t>
      </w:r>
      <w:r w:rsidR="008B18F2">
        <w:t xml:space="preserve"> disproportionately </w:t>
      </w:r>
      <w:r w:rsidR="002B0FBF">
        <w:t>to aggregate stability</w:t>
      </w:r>
      <w:r w:rsidR="00AE6C34">
        <w:t xml:space="preserve"> </w:t>
      </w:r>
      <w:r w:rsidR="00AE6C34">
        <w:fldChar w:fldCharType="begin"/>
      </w:r>
      <w:r w:rsidR="00AE6C34">
        <w:instrText xml:space="preserve"> ADDIN EN.CITE &lt;EndNote&gt;&lt;Cite&gt;&lt;Author&gt;Yamane&lt;/Author&gt;&lt;Year&gt;2018&lt;/Year&gt;&lt;RecNum&gt;2167&lt;/RecNum&gt;&lt;DisplayText&gt;(Yamane, Botsford &amp;amp; Kilduff 2018)&lt;/DisplayText&gt;&lt;record&gt;&lt;rec-number&gt;2167&lt;/rec-number&gt;&lt;foreign-keys&gt;&lt;key app="EN" db-id="eez0aevwa0afpdexr0lvefp6z0xpepv5rfx5" timestamp="1529269775"&gt;2167&lt;/key&gt;&lt;key app="ENWeb" db-id=""&gt;0&lt;/key&gt;&lt;/foreign-keys&gt;&lt;ref-type name="Journal Article"&gt;17&lt;/ref-type&gt;&lt;contributors&gt;&lt;authors&gt;&lt;author&gt;Yamane, Lauren&lt;/author&gt;&lt;author&gt;Botsford, Louis W.&lt;/author&gt;&lt;author&gt;Kilduff, D. Patrick&lt;/author&gt;&lt;/authors&gt;&lt;/contributors&gt;&lt;titles&gt;&lt;title&gt;Tracking restoration of population diversity via the portfolio effect&lt;/title&gt;&lt;secondary-title&gt;Journal of Applied Ecology&lt;/secondary-title&gt;&lt;/titles&gt;&lt;periodical&gt;&lt;full-title&gt;Journal of Applied Ecology&lt;/full-title&gt;&lt;abbr-1&gt;J. Appl. Ecol.&lt;/abbr-1&gt;&lt;abbr-2&gt;J Appl Ecol&lt;/abbr-2&gt;&lt;/periodical&gt;&lt;pages&gt;472-481&lt;/pages&gt;&lt;volume&gt;55&lt;/volume&gt;&lt;number&gt;2&lt;/number&gt;&lt;dates&gt;&lt;year&gt;2018&lt;/year&gt;&lt;/dates&gt;&lt;isbn&gt;00218901&lt;/isbn&gt;&lt;urls&gt;&lt;/urls&gt;&lt;electronic-resource-num&gt;10.1111/1365-2664.12978&lt;/electronic-resource-num&gt;&lt;/record&gt;&lt;/Cite&gt;&lt;/EndNote&gt;</w:instrText>
      </w:r>
      <w:r w:rsidR="00AE6C34">
        <w:fldChar w:fldCharType="separate"/>
      </w:r>
      <w:r w:rsidR="00AE6C34">
        <w:rPr>
          <w:noProof/>
        </w:rPr>
        <w:t>(Yamane, Botsford &amp; Kilduff 2018)</w:t>
      </w:r>
      <w:r w:rsidR="00AE6C34">
        <w:fldChar w:fldCharType="end"/>
      </w:r>
      <w:r w:rsidR="008B18F2">
        <w:t>.</w:t>
      </w:r>
      <w:r w:rsidR="002B0FBF">
        <w:t xml:space="preserve"> </w:t>
      </w:r>
      <w:commentRangeStart w:id="0"/>
      <w:r w:rsidR="002B0FBF">
        <w:t>Taken together these patterns suggest that efforts to maximize the region’s portfolio effect could be focused on a subset of tributaries, perhaps by explicitly conserving unique life history traits at risk of homogenization due to hatchery influences.</w:t>
      </w:r>
      <w:commentRangeEnd w:id="0"/>
      <w:r w:rsidR="002B0FBF">
        <w:rPr>
          <w:rStyle w:val="CommentReference"/>
        </w:rPr>
        <w:commentReference w:id="0"/>
      </w:r>
    </w:p>
    <w:p w14:paraId="3D305BCC" w14:textId="7023D765" w:rsidR="00BF12B8" w:rsidRPr="00C12967" w:rsidRDefault="00B27AEE" w:rsidP="00E314B6">
      <w:pPr>
        <w:ind w:firstLine="720"/>
        <w:rPr>
          <w:strike/>
        </w:rPr>
      </w:pPr>
      <w:r>
        <w:t>While</w:t>
      </w:r>
      <w:r w:rsidR="002B0FBF">
        <w:t xml:space="preserve"> </w:t>
      </w:r>
      <w:r w:rsidR="00F93B58">
        <w:t>patterns</w:t>
      </w:r>
      <w:r w:rsidR="002B0FBF">
        <w:t xml:space="preserve"> in covariance among populations have been widely examined</w:t>
      </w:r>
      <w:r w:rsidR="00AE6C34">
        <w:t xml:space="preserve"> </w:t>
      </w:r>
      <w:r w:rsidR="00F93B58">
        <w:t>in ecological systems</w:t>
      </w:r>
      <w:r w:rsidR="002B0FBF">
        <w:t>,</w:t>
      </w:r>
      <w:r w:rsidR="002E34D8">
        <w:t xml:space="preserve"> and</w:t>
      </w:r>
      <w:r w:rsidR="002B0FBF">
        <w:t xml:space="preserve"> particularly in Pacific</w:t>
      </w:r>
      <w:r>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instrText xml:space="preserve"> ADDIN EN.CITE </w:instrTex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instrText xml:space="preserve"> ADDIN EN.CITE.DATA </w:instrText>
      </w:r>
      <w:r w:rsidR="00F93B58">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rsidR="002B0FBF">
        <w:t>,</w:t>
      </w:r>
      <w:r>
        <w:t xml:space="preserve"> estimates of portfolio effects have generally focused on the relative</w:t>
      </w:r>
      <w:r w:rsidR="00044112">
        <w:t xml:space="preserve"> </w:t>
      </w:r>
      <w:r>
        <w:t xml:space="preserve">costs of losing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4E0329">
        <w:instrText xml:space="preserve"> ADDIN EN.CITE </w:instrText>
      </w:r>
      <w:r w:rsidR="00F93B58" w:rsidRPr="004E0329">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4E0329">
        <w:instrText xml:space="preserve"> ADDIN EN.CITE.DATA </w:instrText>
      </w:r>
      <w:r w:rsidR="00F93B58" w:rsidRPr="004E0329">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t>.</w:t>
      </w:r>
      <w:r w:rsidR="002B0FBF">
        <w:t xml:space="preserve"> </w:t>
      </w:r>
      <w:r w:rsidR="00E314B6">
        <w:t>Though less dramatic, c</w:t>
      </w:r>
      <w:r w:rsidR="004B605E">
        <w:t>hanges in comp</w:t>
      </w:r>
      <w:r w:rsidR="00E314B6">
        <w:t>onent variability and synchrony</w:t>
      </w:r>
      <w:r w:rsidR="004B605E">
        <w:t xml:space="preserve"> may</w:t>
      </w:r>
      <w:r w:rsidR="008C1951">
        <w:t xml:space="preserve"> result in</w:t>
      </w:r>
      <w:r w:rsidR="00E314B6">
        <w:t xml:space="preserve"> </w:t>
      </w:r>
      <w:r w:rsidR="00302934">
        <w:t xml:space="preserve">similarly </w:t>
      </w:r>
      <w:r w:rsidR="00E314B6">
        <w:t>strong</w:t>
      </w:r>
      <w:r w:rsidR="008C1951">
        <w:t xml:space="preserve"> negative e</w:t>
      </w:r>
      <w:r w:rsidR="00302934">
        <w:t>ff</w:t>
      </w:r>
      <w:r w:rsidR="007579DE">
        <w:t xml:space="preserve">ects, particularly in the many fisheries that have exhibited declines in productivity (Dal REF). </w:t>
      </w:r>
      <w:r w:rsidR="007579DE" w:rsidRPr="007579DE">
        <w:rPr>
          <w:strike/>
        </w:rPr>
        <w:t>trade-offs create</w:t>
      </w:r>
      <w:r w:rsidR="00302934" w:rsidRPr="007579DE">
        <w:rPr>
          <w:strike/>
        </w:rPr>
        <w:t xml:space="preserve"> tension between conservation and </w:t>
      </w:r>
      <w:r w:rsidR="008C1951" w:rsidRPr="007579DE">
        <w:rPr>
          <w:strike/>
        </w:rPr>
        <w:t>socio</w:t>
      </w:r>
      <w:r w:rsidR="00302934" w:rsidRPr="007579DE">
        <w:rPr>
          <w:strike/>
        </w:rPr>
        <w:t>-economic objectives.</w:t>
      </w:r>
      <w:r w:rsidR="00BE3900" w:rsidRPr="007579DE">
        <w:t xml:space="preserve"> </w:t>
      </w:r>
      <w:r w:rsidR="00BE3900">
        <w:t xml:space="preserve">For example, high levels of component variability </w:t>
      </w:r>
      <w:r w:rsidR="00E314B6">
        <w:t>are likely to</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w:t>
      </w:r>
      <w:r w:rsidR="00E314B6">
        <w:t xml:space="preserve">rack changes in stock abundance. However, periodic years of high abundance will simultaneously create incentives to maintain harvesting capacity, unlike a scenario where exploitable biomass declines predictably. </w:t>
      </w:r>
      <w:r w:rsidR="00C12967">
        <w:t xml:space="preserve">Intuitively the negative effects of increased </w:t>
      </w:r>
      <w:r w:rsidR="00E314B6">
        <w:t xml:space="preserve">component </w:t>
      </w:r>
      <w:r w:rsidR="00C12967">
        <w:t xml:space="preserve">variability </w:t>
      </w:r>
      <w:r w:rsidR="00E314B6">
        <w:t>will</w:t>
      </w:r>
      <w:r w:rsidR="00C21A57">
        <w:t xml:space="preserve"> </w:t>
      </w:r>
      <w:r w:rsidR="00C12967">
        <w:t>be magnified by h</w:t>
      </w:r>
      <w:r w:rsidR="00BE3900">
        <w:t>igh level</w:t>
      </w:r>
      <w:r w:rsidR="00C12967">
        <w:t xml:space="preserve">s of synchrony, which </w:t>
      </w:r>
      <w:r w:rsidR="00E314B6">
        <w:t>will</w:t>
      </w:r>
      <w:r w:rsidR="00C12967">
        <w:t xml:space="preserve"> increase the like</w:t>
      </w:r>
      <w:r w:rsidR="008C1951">
        <w:t>lihood that a larger proportion of the aggregate is at low abundance</w:t>
      </w:r>
      <w:r w:rsidR="00E314B6">
        <w:t xml:space="preserve"> </w:t>
      </w:r>
      <w:r w:rsidR="00302934">
        <w:t xml:space="preserve">in any given period, </w:t>
      </w:r>
      <w:r w:rsidR="00E314B6">
        <w:t>limit</w:t>
      </w:r>
      <w:r w:rsidR="00302934">
        <w:t>ing</w:t>
      </w:r>
      <w:r w:rsidR="00E314B6">
        <w:t xml:space="preserve"> the number of stocks harvesters can sustainably exploit</w:t>
      </w:r>
      <w:r w:rsidR="00C12967">
        <w:t>.</w:t>
      </w:r>
      <w:r w:rsidR="00E314B6">
        <w:t xml:space="preserve"> </w:t>
      </w:r>
    </w:p>
    <w:p w14:paraId="15795BB2" w14:textId="037E0409" w:rsidR="002B460B" w:rsidRDefault="00D413CD" w:rsidP="00182788">
      <w:pPr>
        <w:ind w:firstLine="720"/>
      </w:pPr>
      <w:r>
        <w:t xml:space="preserve">Fraser River sockeye salmon, </w:t>
      </w:r>
      <w:r w:rsidR="008C1951">
        <w:t>a</w:t>
      </w:r>
      <w:r>
        <w:t xml:space="preserve"> diverse</w:t>
      </w:r>
      <w:r w:rsidR="006A4872">
        <w:t xml:space="preserve"> Pacific salmon</w:t>
      </w:r>
      <w:r>
        <w:t xml:space="preserve"> metapopulation located in southern British Columbia</w:t>
      </w:r>
      <w:r w:rsidR="002B460B">
        <w:t>, provide</w:t>
      </w:r>
      <w:r w:rsidR="004F1724">
        <w:t>s</w:t>
      </w:r>
      <w:r w:rsidR="002B460B">
        <w:t xml:space="preserve"> a </w:t>
      </w:r>
      <w:r w:rsidR="004F1724">
        <w:t>relevant</w:t>
      </w:r>
      <w:r w:rsidR="00DE08F6">
        <w:t xml:space="preserve"> example of</w:t>
      </w:r>
      <w:r w:rsidR="002B460B">
        <w:t xml:space="preserve"> </w:t>
      </w:r>
      <w:r w:rsidR="00DE08F6">
        <w:t>how</w:t>
      </w:r>
      <w:r w:rsidR="002B460B">
        <w:t xml:space="preserve"> trade-offs</w:t>
      </w:r>
      <w:r w:rsidR="00DE08F6">
        <w:t xml:space="preserve"> between conservation and management objectives may be influenced by patterns of variability and synchrony</w:t>
      </w:r>
      <w:r>
        <w:t xml:space="preserve">. Fraser River sockeye salmon </w:t>
      </w:r>
      <w:r w:rsidR="00DE08F6">
        <w:t>have been harvested</w:t>
      </w:r>
      <w:r>
        <w:t xml:space="preserve"> in </w:t>
      </w:r>
      <w:r w:rsidR="004F1724">
        <w:t xml:space="preserve">commercial marine </w:t>
      </w:r>
      <w:r w:rsidR="002B460B">
        <w:t>fisheries</w:t>
      </w:r>
      <w:r w:rsidR="00DE08F6">
        <w:t xml:space="preserve"> for over a century</w:t>
      </w:r>
      <w:r w:rsidR="007579DE">
        <w:t xml:space="preserve"> and d</w:t>
      </w:r>
      <w:r w:rsidR="004F1724">
        <w:t>espite dramatic decrea</w:t>
      </w:r>
      <w:r w:rsidR="003031CA">
        <w:t>ses in exploitation rate (from ~80% prior to 1990 to ~30% since 2000</w:t>
      </w:r>
      <w:bookmarkStart w:id="1" w:name="_GoBack"/>
      <w:bookmarkEnd w:id="1"/>
      <w:r w:rsidR="004F1724">
        <w:t xml:space="preserve">), </w:t>
      </w:r>
      <w:r w:rsidR="007579DE">
        <w:t>mean productivity of the aggregate declined</w:t>
      </w:r>
      <w:r w:rsidR="004F1724">
        <w:t xml:space="preserve"> beginning in the 1990s. </w:t>
      </w:r>
      <w:r w:rsidR="00CD0FAC">
        <w:t xml:space="preserve">Although there are some signs </w:t>
      </w:r>
      <w:r w:rsidR="007579DE">
        <w:t>of recovery</w:t>
      </w:r>
      <w:r w:rsidR="00CD0FAC">
        <w:t xml:space="preserve"> in recent years,</w:t>
      </w:r>
      <w:r w:rsidR="004F1724">
        <w:t xml:space="preserve"> </w:t>
      </w:r>
      <w:r w:rsidR="00CD0FAC">
        <w:t>recruitment</w:t>
      </w:r>
      <w:r w:rsidR="004F1724">
        <w:t xml:space="preserve"> </w:t>
      </w:r>
      <w:r w:rsidR="00CD0FAC">
        <w:t>continues to oscillate from high to low abundance</w:t>
      </w:r>
      <w:r w:rsidR="00DE08F6">
        <w:t xml:space="preserve"> (REF)</w:t>
      </w:r>
      <w:r w:rsidR="004F1724">
        <w:t>.</w:t>
      </w:r>
      <w:r w:rsidR="00CD0FAC">
        <w:t xml:space="preserve"> To some extent patterns in</w:t>
      </w:r>
      <w:r w:rsidR="003031CA">
        <w:t xml:space="preserve"> aggregate</w:t>
      </w:r>
      <w:r w:rsidR="00CD0FAC">
        <w:t xml:space="preserve"> recruitment are </w:t>
      </w:r>
      <w:r w:rsidR="003031CA">
        <w:t>driven by the dynamics of a subset of populations that have cycled for decades</w:t>
      </w:r>
      <w:r w:rsidR="00CD0FAC">
        <w:t>; however historically</w:t>
      </w:r>
      <w:r w:rsidR="003031CA">
        <w:t xml:space="preserve"> most</w:t>
      </w:r>
      <w:r w:rsidR="00CD0FAC">
        <w:t xml:space="preserve"> off-cycle years were sufficient</w:t>
      </w:r>
      <w:r w:rsidR="00507319">
        <w:t>ly</w:t>
      </w:r>
      <w:r w:rsidR="00CD0FAC">
        <w:t xml:space="preserve"> abundant to </w:t>
      </w:r>
      <w:r w:rsidR="00507319">
        <w:t>sustain commercial</w:t>
      </w:r>
      <w:r w:rsidR="00CD0FAC">
        <w:t xml:space="preserve"> harvest (REF).</w:t>
      </w:r>
      <w:r w:rsidR="004F1724">
        <w:t xml:space="preserve"> </w:t>
      </w:r>
      <w:r w:rsidR="00D01D2B">
        <w:t>Further complicating matters</w:t>
      </w:r>
      <w:r w:rsidR="004F1724">
        <w:t xml:space="preserve">, several populations within the aggregate </w:t>
      </w:r>
      <w:r w:rsidR="00CD0FAC">
        <w:t>continue to be</w:t>
      </w:r>
      <w:r w:rsidR="004F1724">
        <w:t xml:space="preserve"> assessed as below </w:t>
      </w:r>
      <w:r w:rsidR="00CD0FAC">
        <w:t xml:space="preserve">their </w:t>
      </w:r>
      <w:r w:rsidR="004F1724">
        <w:t xml:space="preserve">biological benchmarks (REF). </w:t>
      </w:r>
      <w:r w:rsidR="00D01D2B">
        <w:t>Since</w:t>
      </w:r>
      <w:r w:rsidR="004F1724">
        <w:t xml:space="preserve"> Fraser River </w:t>
      </w:r>
      <w:r w:rsidR="00CD0FAC">
        <w:t>sockeye</w:t>
      </w:r>
      <w:r w:rsidR="000E43A3">
        <w:t xml:space="preserve"> salmon</w:t>
      </w:r>
      <w:r w:rsidR="00CD0FAC">
        <w:t xml:space="preserve"> fisheries</w:t>
      </w:r>
      <w:r w:rsidR="00D01D2B">
        <w:t>, like most Pacific salmon fisheries,</w:t>
      </w:r>
      <w:r w:rsidR="00CD0FAC">
        <w:t xml:space="preserve"> are largely mixed-</w:t>
      </w:r>
      <w:r w:rsidR="004F1724">
        <w:t>stock</w:t>
      </w:r>
      <w:r w:rsidR="00D01D2B">
        <w:t xml:space="preserve">, </w:t>
      </w:r>
      <w:r w:rsidR="00CD0FAC">
        <w:t xml:space="preserve">abundant and depleted populations </w:t>
      </w:r>
      <w:r w:rsidR="00D01D2B">
        <w:t>are inevitably</w:t>
      </w:r>
      <w:r w:rsidR="00CD0FAC">
        <w:t xml:space="preserve"> harvested simultaneously</w:t>
      </w:r>
      <w:r w:rsidR="00DE08F6">
        <w:t xml:space="preserve"> (REF). </w:t>
      </w:r>
      <w:r w:rsidR="00CD0FAC">
        <w:t>Altogether these factors create a delicate framework</w:t>
      </w:r>
      <w:r w:rsidR="00DE08F6">
        <w:t xml:space="preserve">, </w:t>
      </w:r>
      <w:r w:rsidR="00CD0FAC">
        <w:t xml:space="preserve">where managers must balance conservation goals with the desire to sustain historically important fisheries, particularly in </w:t>
      </w:r>
      <w:r w:rsidR="002B460B">
        <w:t xml:space="preserve">periodic years of </w:t>
      </w:r>
      <w:r w:rsidR="00CD0FAC">
        <w:t>high abundance. Changes in patterns of variability and synchrony may increase tension between these trade-offs as the fishery becomes increasingly concentrated on a smaller number of abundant years.</w:t>
      </w:r>
    </w:p>
    <w:p w14:paraId="033E85F8" w14:textId="11D94666" w:rsidR="000835A0" w:rsidRDefault="002B460B" w:rsidP="00DE08F6">
      <w:pPr>
        <w:ind w:firstLine="720"/>
      </w:pPr>
      <w:r>
        <w:t>In this study, we</w:t>
      </w:r>
      <w:r w:rsidR="00D01D2B">
        <w:t xml:space="preserve"> explore the consequences of changes in aggregate variability on long-term conservation outcomes. We first</w:t>
      </w:r>
      <w:r>
        <w:t xml:space="preserve"> decompose aggregate temporal variability in </w:t>
      </w:r>
      <w:r w:rsidR="00D01D2B">
        <w:t>the Fraser River sockeye</w:t>
      </w:r>
      <w:r>
        <w:t xml:space="preserve"> salmon metapopulation into component variability and synchrony</w:t>
      </w:r>
      <w:r w:rsidR="00D01D2B">
        <w:t>, and</w:t>
      </w:r>
      <w:r>
        <w:t xml:space="preserve"> then use stochastic simulations </w:t>
      </w:r>
      <w:r>
        <w:lastRenderedPageBreak/>
        <w:t xml:space="preserve">to evaluate the long-term consequences of these changes on a suite of management objectives. </w:t>
      </w:r>
      <w:r w:rsidR="00DE08F6">
        <w:t>Specifically, w</w:t>
      </w:r>
      <w:r w:rsidR="00D413CD">
        <w:t xml:space="preserve">e </w:t>
      </w:r>
      <w:r w:rsidR="006A4872">
        <w:t>use</w:t>
      </w:r>
      <w:r w:rsidR="00992367">
        <w:t>d</w:t>
      </w:r>
      <w:r w:rsidR="006A4872">
        <w:t xml:space="preserve"> statistical and closed-loop simulation models</w:t>
      </w:r>
      <w:r w:rsidR="00D413CD">
        <w:t xml:space="preserve"> to test two hypotheses. 1) To what extent are </w:t>
      </w:r>
      <w:r w:rsidR="00992367">
        <w:t xml:space="preserve">observed </w:t>
      </w:r>
      <w:r w:rsidR="00D413CD">
        <w:t>trends in aggregate variability</w:t>
      </w:r>
      <w:r w:rsidR="00940776">
        <w:t xml:space="preserve"> associated with changes in the variability of component populations</w:t>
      </w:r>
      <w:r w:rsidR="00992367">
        <w:t>,</w:t>
      </w:r>
      <w:r w:rsidR="00940776">
        <w:t xml:space="preserve"> as opposed to changes in synchrony</w:t>
      </w:r>
      <w:r w:rsidR="00992367">
        <w:t xml:space="preserve"> among component populations</w:t>
      </w:r>
      <w:r w:rsidR="00940776">
        <w:t>? 2) Are inc</w:t>
      </w:r>
      <w:r w:rsidR="006A4872">
        <w:t>reases in aggregate variability</w:t>
      </w:r>
      <w:r w:rsidR="00940776">
        <w:t xml:space="preserve"> associated with an increased likelihood of negative conservation outcomes and, if so, do changes in synchrony versus component variability have differe</w:t>
      </w:r>
      <w:r w:rsidR="00BC14E9">
        <w:t>ntial effects on those outcomes?</w:t>
      </w:r>
      <w:r w:rsidR="000835A0">
        <w:t xml:space="preserve"> </w:t>
      </w:r>
      <w:r w:rsidR="00E06BE2">
        <w:t xml:space="preserve">Given the impact of </w:t>
      </w:r>
      <w:r w:rsidR="00370CB7">
        <w:t xml:space="preserve">human </w:t>
      </w:r>
      <w:r w:rsidR="00E06BE2">
        <w:t xml:space="preserve">exploitation on the dynamics of these populations, </w:t>
      </w:r>
      <w:r w:rsidR="00D01D2B">
        <w:t>our</w:t>
      </w:r>
      <w:r w:rsidR="00E06BE2">
        <w:t xml:space="preserve"> clo</w:t>
      </w:r>
      <w:r w:rsidR="00370CB7">
        <w:t>sed-loop simulation incorporate</w:t>
      </w:r>
      <w:r w:rsidR="00D01D2B">
        <w:t>s</w:t>
      </w:r>
      <w:r w:rsidR="00E06BE2">
        <w:t xml:space="preserve"> multiple sources of mortality, as well as a realistic proxy of the current harvest control rule used to </w:t>
      </w:r>
      <w:r w:rsidR="00D01D2B">
        <w:t>manage exploitation</w:t>
      </w:r>
      <w:r w:rsidR="00E06BE2">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5B561A5" w:rsidR="00D63DB9" w:rsidRDefault="006A4872" w:rsidP="00E06BE2">
      <w:pPr>
        <w:ind w:firstLine="720"/>
      </w:pPr>
      <w:r>
        <w:t xml:space="preserve">Sockeye salmon is an anadromous, semelparous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 xml:space="preserve">as two-five year olds. </w:t>
      </w:r>
      <w:r w:rsidR="00714028">
        <w:t>Pacific salmon populations exhibit local adaptations and are typically managed to conserve life history diversity (</w:t>
      </w:r>
      <w:r w:rsidR="000E43A3">
        <w:t>Holtby REF</w:t>
      </w:r>
      <w:r w:rsidR="00714028">
        <w:t xml:space="preserve">). </w:t>
      </w:r>
      <w:r w:rsidR="00937B72">
        <w:t xml:space="preserve">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0E43A3">
        <w:t xml:space="preserve"> (Grant REF; Holtby REF)</w:t>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0E43A3">
        <w:t xml:space="preserve"> (Holtby REF)</w:t>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timing</w:t>
      </w:r>
      <w:r w:rsidR="000E43A3">
        <w:t xml:space="preserve"> (Grant REF)</w:t>
      </w:r>
      <w:r w:rsidR="00992367">
        <w:t xml:space="preserve">. 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 As a result, shifting marine fishery openings to coincide with a given migration phenology can be used to constrain effort at the MU, but not the CU, level. The Fraser River sockeye salmon MUs, along with their respective run timings and </w:t>
      </w:r>
      <w:r w:rsidR="006A3951">
        <w:t xml:space="preserve">the </w:t>
      </w:r>
      <w:r w:rsidR="00E06BE2">
        <w:t xml:space="preserve">component CUs included in </w:t>
      </w:r>
      <w:r w:rsidR="006A3951">
        <w:t>our</w:t>
      </w:r>
      <w:r w:rsidR="00E06BE2">
        <w:t xml:space="preserve"> analysis, are described in Table 1. </w:t>
      </w:r>
    </w:p>
    <w:p w14:paraId="750ECEF8" w14:textId="0FCED250" w:rsidR="00C72C7A" w:rsidRDefault="00C72C7A" w:rsidP="00C72C7A">
      <w:pPr>
        <w:ind w:firstLine="720"/>
      </w:pPr>
      <w:r>
        <w:t xml:space="preserve">Although the majority of Fraser River sockeye salmon were historically harvested in Canadian marine fisheries, </w:t>
      </w:r>
      <w:r w:rsidR="000E43A3">
        <w:t xml:space="preserve">adult </w:t>
      </w:r>
      <w:r>
        <w:t>mortality</w:t>
      </w:r>
      <w:r w:rsidR="000E43A3">
        <w:t xml:space="preserve"> </w:t>
      </w:r>
      <w:r>
        <w:t>from at least three other sources can be substantial</w:t>
      </w:r>
      <w:r w:rsidR="000E43A3" w:rsidRPr="000E43A3">
        <w:t xml:space="preserve"> </w:t>
      </w:r>
      <w:r w:rsidR="000E43A3">
        <w:t>prior to spawning</w:t>
      </w:r>
      <w:r>
        <w:t xml:space="preserve">. First, </w:t>
      </w:r>
      <w:r w:rsidR="000E43A3">
        <w:t xml:space="preserve">an American commercial fishery </w:t>
      </w:r>
      <w:r>
        <w:t>harvest</w:t>
      </w:r>
      <w:r w:rsidR="000E43A3">
        <w:t>s</w:t>
      </w:r>
      <w:r>
        <w:t xml:space="preserve"> returning sockeye salmon </w:t>
      </w:r>
      <w:r w:rsidR="000E43A3">
        <w:t>in waters between Washington and Vancouver Island</w:t>
      </w:r>
      <w:r>
        <w:t>. Second, individuals that pass through American and Canadian marine fisheries can experience high rates of en route mortality</w:t>
      </w:r>
      <w:r w:rsidR="000E43A3">
        <w:t xml:space="preserve"> during in-river migrations</w:t>
      </w:r>
      <w:r>
        <w:t>, presumably due to a combination of natural mortality (thermal stress, pathogen infection, predation) and unreported harvest (REF). En route mortality, which can exceed 60% in certain years (REF), appears to be correlated with migration phenology</w:t>
      </w:r>
      <w:r w:rsidR="000E43A3">
        <w:t xml:space="preserve"> (REF)</w:t>
      </w:r>
      <w:r>
        <w:t xml:space="preserve">, in-river temperatures (REF), and freshwater flow (REF). Finally, Fraser River sockeye may be harvested in </w:t>
      </w:r>
      <w:r w:rsidR="000E43A3">
        <w:t>various</w:t>
      </w:r>
      <w:r>
        <w:t xml:space="preserve"> in-river fisheries (e.g. food, social and cer</w:t>
      </w:r>
      <w:r w:rsidR="000E43A3">
        <w:t>emonial First Nations fisheries; recreational;</w:t>
      </w:r>
      <w:r>
        <w:t xml:space="preserve"> terminal demonstration fisheries), which are closer to spawning grounds and therefore more stock-specific.</w:t>
      </w:r>
    </w:p>
    <w:p w14:paraId="667FFEEE" w14:textId="07633BF5" w:rsidR="00961DFC" w:rsidRDefault="000C23EB" w:rsidP="006A4872">
      <w:pPr>
        <w:ind w:firstLine="720"/>
      </w:pPr>
      <w:r>
        <w:lastRenderedPageBreak/>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 xml:space="preserve">1973.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5763D251" w14:textId="77777777" w:rsidR="000835A0" w:rsidRDefault="00A91A4F" w:rsidP="00ED5A49">
      <w:pPr>
        <w:tabs>
          <w:tab w:val="left" w:pos="709"/>
        </w:tabs>
        <w:rPr>
          <w:i/>
        </w:rPr>
      </w:pPr>
      <w:r>
        <w:rPr>
          <w:i/>
        </w:rPr>
        <w:t>Synchrony metrics</w:t>
      </w:r>
    </w:p>
    <w:p w14:paraId="3DBCF2F6" w14:textId="7E49C53F" w:rsidR="00697A59" w:rsidRDefault="006A3951" w:rsidP="00FF04FF">
      <w:r>
        <w:rPr>
          <w:i/>
        </w:rPr>
        <w:tab/>
      </w:r>
      <w:r w:rsidR="000835A0">
        <w:t>We examined temporal changes in three metrics</w:t>
      </w:r>
      <w:r w:rsidR="009801E9">
        <w:t xml:space="preserve"> of metapopulation variability</w:t>
      </w:r>
      <w:r w:rsidR="000835A0">
        <w:t xml:space="preserve"> </w:t>
      </w:r>
      <w:r>
        <w:t>(</w:t>
      </w:r>
      <w:r w:rsidR="00ED7E4C">
        <w:t>Loreau and de Mazancour</w:t>
      </w:r>
      <w:r w:rsidR="004A4853">
        <w:t>t</w:t>
      </w:r>
      <w:r w:rsidR="00ED7E4C">
        <w:t xml:space="preserve"> 2008</w:t>
      </w:r>
      <w:r>
        <w:t>;</w:t>
      </w:r>
      <w:r w:rsidR="00ED7E4C">
        <w:t xml:space="preserve"> </w:t>
      </w:r>
      <w:r w:rsidR="000835A0">
        <w:t>Thibaut and Connolly 2013</w:t>
      </w:r>
      <w:r>
        <w:t xml:space="preserve">). Synchrony </w:t>
      </w:r>
      <w:r w:rsidR="000C23EB">
        <w:t xml:space="preserve">(Equation 1) </w:t>
      </w:r>
      <w:r>
        <w:t xml:space="preserve">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78C0233D" w:rsidR="000C23EB" w:rsidRDefault="00697A59" w:rsidP="006A3951">
      <w:r>
        <w:t xml:space="preserve">Here </w:t>
      </w:r>
      <w:r>
        <w:rPr>
          <w:i/>
        </w:rPr>
        <w:t xml:space="preserve">v </w:t>
      </w:r>
      <w:r>
        <w:t xml:space="preserve">denotes variance (over time) for populations </w:t>
      </w:r>
      <w:r>
        <w:rPr>
          <w:i/>
        </w:rPr>
        <w:t xml:space="preserve">i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aggregate (Loreau and de Mazancourt 2008; Thibault and Connolly 2013). </w:t>
      </w:r>
      <w:r w:rsidR="000C23EB" w:rsidRPr="00697A59">
        <w:t>This</w:t>
      </w:r>
      <w:r w:rsidR="000C23EB">
        <w:t xml:space="preserve"> synchrony index</w:t>
      </w:r>
      <w:r w:rsidR="002A7562">
        <w:t xml:space="preserve"> (</w:t>
      </w:r>
      <m:oMath>
        <m:r>
          <w:rPr>
            <w:rFonts w:ascii="Cambria Math" w:hAnsi="Cambria Math"/>
          </w:rPr>
          <m:t>φ</m:t>
        </m:r>
      </m:oMath>
      <w:r w:rsidR="002A7562">
        <w:t>)</w:t>
      </w:r>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424B71">
        <w:t xml:space="preserve"> As a result, it can be readily used to compare systems with disparate underlying dynamics or compositions.</w:t>
      </w:r>
    </w:p>
    <w:p w14:paraId="0C8B770C" w14:textId="50912EEC" w:rsidR="000C23EB" w:rsidRDefault="000C23EB" w:rsidP="006A3951">
      <w:r>
        <w:tab/>
        <w:t>The second metric is the mean of the component</w:t>
      </w:r>
      <w:r w:rsidR="00BB7A46">
        <w:t xml:space="preserve"> populations</w:t>
      </w:r>
      <w:r>
        <w:t>’ coefficients of variation (CV</w:t>
      </w:r>
      <w:r>
        <w:rPr>
          <w:vertAlign w:val="subscript"/>
        </w:rPr>
        <w:t>c</w:t>
      </w:r>
      <w:r>
        <w:t>), weighted by each component’s mean abundance.</w:t>
      </w:r>
    </w:p>
    <w:p w14:paraId="5D62C147" w14:textId="77B70AD6" w:rsidR="00ED7E4C" w:rsidRDefault="00BB7A46" w:rsidP="000C23EB">
      <w:r>
        <w:t>Equation</w:t>
      </w:r>
      <w:r w:rsidR="000C23EB">
        <w:t xml:space="preserve"> 2 </w:t>
      </w:r>
      <w:r w:rsidR="00697A59">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09DAA4B" w14:textId="1CA7FAD0" w:rsidR="000C23EB" w:rsidRDefault="0047719C" w:rsidP="0047719C">
      <w:pPr>
        <w:spacing w:before="240"/>
      </w:pPr>
      <w:r>
        <w:t xml:space="preserve">where </w:t>
      </w:r>
      <w:r>
        <w:rPr>
          <w:i/>
        </w:rPr>
        <w:t>m</w:t>
      </w:r>
      <w:r>
        <w:rPr>
          <w:i/>
          <w:vertAlign w:val="superscript"/>
        </w:rPr>
        <w:t>pop</w:t>
      </w:r>
      <w:r>
        <w:t>(</w:t>
      </w:r>
      <w:r>
        <w:rPr>
          <w:i/>
        </w:rPr>
        <w:t>i</w:t>
      </w:r>
      <w:r>
        <w:t xml:space="preserve">) is the mean abundance (through time) of population </w:t>
      </w:r>
      <w:r>
        <w:rPr>
          <w:i/>
        </w:rPr>
        <w:t>i</w:t>
      </w:r>
      <w:r>
        <w:t xml:space="preserve"> and </w:t>
      </w:r>
      <w:r>
        <w:rPr>
          <w:i/>
        </w:rPr>
        <w:t>m</w:t>
      </w:r>
      <w:r>
        <w:rPr>
          <w:i/>
          <w:vertAlign w:val="superscript"/>
        </w:rPr>
        <w:t>agg</w:t>
      </w:r>
      <w:r>
        <w:rPr>
          <w:i/>
        </w:rPr>
        <w:t xml:space="preserve"> </w:t>
      </w:r>
      <w:r>
        <w:t xml:space="preserve">is the mean abundance of the aggregate. </w:t>
      </w:r>
      <w:r w:rsidR="000C23EB">
        <w:t>Finally, we calculated the coefficient of variation for the aggregate (CV</w:t>
      </w:r>
      <w:r w:rsidR="000C23EB">
        <w:rPr>
          <w:vertAlign w:val="subscript"/>
        </w:rPr>
        <w:t>A</w:t>
      </w:r>
      <w:r w:rsidR="000C23EB">
        <w:t>) as a function of the first two metrics following Thibaut and Connolly (2013).</w:t>
      </w:r>
    </w:p>
    <w:p w14:paraId="2B9ACF7F" w14:textId="069B58CD" w:rsidR="000C23EB" w:rsidRDefault="00BB7A46" w:rsidP="000C23EB">
      <w:r>
        <w:t>Equation</w:t>
      </w:r>
      <w:r w:rsidR="000C23EB">
        <w:t xml:space="preserve"> 3 </w:t>
      </w:r>
      <w:r w:rsidR="0047719C">
        <w:tab/>
      </w:r>
      <w:r w:rsidR="002B2D86">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49F8D1EA"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A</w:t>
      </w:r>
      <w:r>
        <w:t>s synchrony increases, CV</w:t>
      </w:r>
      <w:r>
        <w:rPr>
          <w:vertAlign w:val="subscript"/>
        </w:rPr>
        <w:t>A</w:t>
      </w:r>
      <w:r>
        <w:t xml:space="preserve"> becomes </w:t>
      </w:r>
      <w:r w:rsidR="00D136FD">
        <w:t>more</w:t>
      </w:r>
      <w:r>
        <w:t xml:space="preserve"> similar to CV</w:t>
      </w:r>
      <w:r>
        <w:rPr>
          <w:vertAlign w:val="subscript"/>
        </w:rPr>
        <w:t>C</w:t>
      </w:r>
      <w:r>
        <w:t xml:space="preserve"> and CV</w:t>
      </w:r>
      <w:r>
        <w:rPr>
          <w:vertAlign w:val="subscript"/>
        </w:rPr>
        <w:t xml:space="preserve">A </w:t>
      </w:r>
      <w:r>
        <w:t>is dampened when components are asynchronous</w:t>
      </w:r>
      <w:r w:rsidR="00714028">
        <w:t xml:space="preserve">.  </w:t>
      </w:r>
    </w:p>
    <w:p w14:paraId="26E34B25" w14:textId="77777777" w:rsidR="000C23EB" w:rsidRDefault="000C23EB" w:rsidP="00A91A4F">
      <w:pPr>
        <w:rPr>
          <w:i/>
        </w:rPr>
      </w:pPr>
      <w:r>
        <w:rPr>
          <w:i/>
        </w:rPr>
        <w:lastRenderedPageBreak/>
        <w:t>Retrospective analysis</w:t>
      </w:r>
    </w:p>
    <w:p w14:paraId="7DB41CFD" w14:textId="35B70053" w:rsidR="00BC14E9" w:rsidRDefault="000C23EB" w:rsidP="00A91A4F">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of both spawner abundance and per capita productivity. </w:t>
      </w:r>
      <w:r w:rsidR="00BC14E9">
        <w:t xml:space="preserve">We used </w:t>
      </w:r>
      <w:r w:rsidR="00424B71">
        <w:t>log(R/S) as an index of productivity.</w:t>
      </w:r>
      <w:r w:rsidR="00BC14E9">
        <w:t xml:space="preserve"> For most CUs this</w:t>
      </w:r>
      <w:r w:rsidR="00424B71">
        <w:t xml:space="preserve"> metric was derived from a Ricker</w:t>
      </w:r>
      <w:r w:rsidR="00BC14E9">
        <w:t xml:space="preserve"> model:</w:t>
      </w:r>
    </w:p>
    <w:p w14:paraId="1AC3E3E3" w14:textId="35C9575F" w:rsidR="00BC14E9" w:rsidRDefault="00F42DD1" w:rsidP="00A91A4F">
      <w:r>
        <w:t>Equation 4</w:t>
      </w:r>
      <w:r>
        <w:tab/>
      </w:r>
      <w:r w:rsidR="00D136FD">
        <w:tab/>
      </w:r>
      <w:r w:rsidR="00D136FD">
        <w:tab/>
      </w:r>
      <w:r w:rsidR="00D136F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08D2767" w14:textId="5EE2D509" w:rsidR="004E2EDE" w:rsidRDefault="00A16FF3" w:rsidP="00A91A4F">
      <w:r>
        <w:t>w</w:t>
      </w:r>
      <w:r w:rsidR="00BC14E9">
        <w:t xml:space="preserve">here </w:t>
      </w:r>
      <w:r w:rsidR="00BC14E9">
        <w:rPr>
          <w:i/>
        </w:rPr>
        <w:t xml:space="preserve">i </w:t>
      </w:r>
      <w:r w:rsidR="00F42DD1">
        <w:t>represents a CU</w:t>
      </w:r>
      <w:r w:rsidR="00BC14E9">
        <w:t xml:space="preserve">, </w:t>
      </w:r>
      <w:r w:rsidR="00F42DD1">
        <w:rPr>
          <w:i/>
        </w:rPr>
        <w:t>y</w:t>
      </w:r>
      <w:r w:rsidR="00BC14E9">
        <w:t xml:space="preserve"> </w:t>
      </w:r>
      <w:r w:rsidR="004E2EDE">
        <w:t>is a given year</w:t>
      </w:r>
      <w:r w:rsidR="00BC14E9">
        <w:t xml:space="preserve">, </w:t>
      </w:r>
      <w:r w:rsidR="00BC14E9">
        <w:rPr>
          <w:i/>
        </w:rPr>
        <w:t>R</w:t>
      </w:r>
      <w:r w:rsidR="00BC14E9">
        <w:t xml:space="preserve"> the number of recruits (number of offspring that return to spawn </w:t>
      </w:r>
      <w:r w:rsidR="00F42DD1">
        <w:t>or are captured in the fishery)</w:t>
      </w:r>
      <w:r w:rsidR="004E2EDE">
        <w:t>,</w:t>
      </w:r>
      <w:r w:rsidR="00F42DD1">
        <w:t xml:space="preserve"> and</w:t>
      </w:r>
      <w:r w:rsidR="00BC14E9">
        <w:t xml:space="preserve"> </w:t>
      </w:r>
      <w:r w:rsidR="00BC14E9">
        <w:rPr>
          <w:i/>
        </w:rPr>
        <w:t xml:space="preserve">S </w:t>
      </w:r>
      <w:r w:rsidR="00F42DD1">
        <w:t>the number of spawners. The parameter</w:t>
      </w:r>
      <w:r w:rsidR="00BC14E9">
        <w:t xml:space="preserve"> </w:t>
      </w:r>
      <m:oMath>
        <m:r>
          <w:rPr>
            <w:rFonts w:ascii="Cambria Math" w:hAnsi="Cambria Math"/>
          </w:rPr>
          <m:t>α</m:t>
        </m:r>
      </m:oMath>
      <w:r w:rsidR="004E2EDE">
        <w:t xml:space="preserve"> </w:t>
      </w:r>
      <w:r w:rsidR="00F42DD1">
        <w:t xml:space="preserve">represents the number of recruits produced per spawner at low abundance </w:t>
      </w:r>
      <w:r w:rsidR="00BC14E9">
        <w:t xml:space="preserve">and </w:t>
      </w:r>
      <m:oMath>
        <m:r>
          <w:rPr>
            <w:rFonts w:ascii="Cambria Math" w:hAnsi="Cambria Math"/>
          </w:rPr>
          <m:t>β</m:t>
        </m:r>
      </m:oMath>
      <w:r w:rsidR="00BC14E9">
        <w:rPr>
          <w:i/>
        </w:rPr>
        <w:t xml:space="preserve"> </w:t>
      </w:r>
      <w:r w:rsidR="00BC14E9">
        <w:t>the density-dependent parameter</w:t>
      </w:r>
      <w:r w:rsidR="00F42DD1">
        <w:t>, the reciprocal of the number of spawners that produce maximum recruits</w:t>
      </w:r>
      <w:r w:rsidR="00BC14E9">
        <w:t xml:space="preserve">. </w:t>
      </w:r>
      <w:r w:rsidR="009322F4">
        <w:t>This model can be arranged to account for normally distributed process error</w:t>
      </w:r>
      <w:r w:rsidR="00EB655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 xml:space="preserve"> as</w:t>
      </w:r>
    </w:p>
    <w:p w14:paraId="5AC9D7DA" w14:textId="75F6D7FC" w:rsidR="009322F4" w:rsidRDefault="004E2EDE" w:rsidP="005D6C13">
      <w:pPr>
        <w:rPr>
          <w:rFonts w:eastAsiaTheme="minorEastAsia"/>
        </w:rPr>
      </w:pPr>
      <w:r>
        <w:t>Equation 5</w:t>
      </w:r>
      <w:r>
        <w:tab/>
      </w:r>
      <w:r w:rsidR="00D136FD">
        <w:rPr>
          <w:rFonts w:eastAsiaTheme="minorEastAsia"/>
        </w:rPr>
        <w:tab/>
      </w:r>
      <w:r w:rsidR="00D136F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322F4">
        <w:rPr>
          <w:rFonts w:eastAsiaTheme="minorEastAsia"/>
        </w:rPr>
        <w:tab/>
      </w:r>
    </w:p>
    <w:p w14:paraId="34887F4F" w14:textId="35A1F156" w:rsidR="005D6C13" w:rsidRPr="009322F4" w:rsidRDefault="009322F4" w:rsidP="009322F4">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3CB63127" w14:textId="77777777" w:rsidR="005D6C13" w:rsidRDefault="005D6C13" w:rsidP="005D6C13">
      <w:pPr>
        <w:jc w:val="center"/>
        <w:rPr>
          <w:rFonts w:eastAsiaTheme="minorEastAsia"/>
        </w:rPr>
      </w:pPr>
    </w:p>
    <w:p w14:paraId="78C68F26" w14:textId="3EB622DF" w:rsidR="000C23EB" w:rsidRDefault="00BC14E9" w:rsidP="00EB655E">
      <w:r>
        <w:t>The productivity of a subset of CUs with</w:t>
      </w:r>
      <w:r w:rsidR="00D40465">
        <w:t xml:space="preserve"> cyclic dynamics (Table 1)</w:t>
      </w:r>
      <w:r>
        <w:t xml:space="preserve"> was estimated using a Larkin model, a modified version of the Ricker model that accounts for delayed den</w:t>
      </w:r>
      <w:r w:rsidR="00B42D41">
        <w:t>sity-depen</w:t>
      </w:r>
      <w:r>
        <w:t>dent effects</w:t>
      </w:r>
      <w:r w:rsidR="00B42D41">
        <w:t xml:space="preserve"> (details in supplement)</w:t>
      </w:r>
      <w:r>
        <w:t>.</w:t>
      </w:r>
      <w:r w:rsidR="00B42D41">
        <w:t xml:space="preserve"> Whether</w:t>
      </w:r>
      <w:r w:rsidR="00714028">
        <w:t xml:space="preserve"> we estimated</w:t>
      </w:r>
      <w:r w:rsidR="00B42D41">
        <w:t xml:space="preserve"> productivity </w:t>
      </w:r>
      <w:r w:rsidR="00714028">
        <w:t xml:space="preserve">for a given CU </w:t>
      </w:r>
      <w:r w:rsidR="00B42D41">
        <w:t xml:space="preserve">using a </w:t>
      </w:r>
      <w:r w:rsidR="00714028">
        <w:t>Ricker or Larkin model followed assignments made</w:t>
      </w:r>
      <w:r w:rsidR="00B42D41">
        <w:t xml:space="preserve"> in the most recent Wild Salmon Policy assessment (REF). </w:t>
      </w:r>
    </w:p>
    <w:p w14:paraId="2C77A1F0" w14:textId="77777777" w:rsidR="00A91A4F" w:rsidRDefault="00A91A4F" w:rsidP="00A91A4F">
      <w:pPr>
        <w:rPr>
          <w:i/>
        </w:rPr>
      </w:pPr>
      <w:r>
        <w:rPr>
          <w:i/>
        </w:rPr>
        <w:t>Forward simulation</w:t>
      </w:r>
    </w:p>
    <w:p w14:paraId="41F59EDA" w14:textId="00C3574F" w:rsidR="008518AD" w:rsidRDefault="008518AD" w:rsidP="00A91A4F">
      <w:pPr>
        <w:rPr>
          <w:i/>
        </w:rPr>
      </w:pPr>
      <w:r>
        <w:rPr>
          <w:i/>
        </w:rPr>
        <w:t>Process submodel</w:t>
      </w:r>
    </w:p>
    <w:p w14:paraId="04FE67ED" w14:textId="62ADF6DE" w:rsidR="00B40124" w:rsidRDefault="00B42D41" w:rsidP="00463DBD">
      <w:pPr>
        <w:tabs>
          <w:tab w:val="left" w:pos="284"/>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 models </w:t>
      </w:r>
      <w:r w:rsidR="00B40124">
        <w:t>equivalent to Equation 5</w:t>
      </w:r>
      <w:r w:rsidR="00EB655E">
        <w:t xml:space="preserve">. </w:t>
      </w:r>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 xml:space="preserve">generated from an external, CU-specific Bayesian stock recruit analysis (ref to FRSSI). </w:t>
      </w:r>
      <w:r w:rsidR="00EB655E">
        <w:t xml:space="preserve">To account for autocorrelation </w:t>
      </w:r>
      <w:r w:rsidR="00B40124">
        <w:t xml:space="preserve">and incorporate covariation among CUs we simulated deviations from the stock-recruitment relationship as </w:t>
      </w:r>
    </w:p>
    <w:p w14:paraId="6DFBD4C3" w14:textId="51A9A698" w:rsidR="00B40124" w:rsidRPr="00B40124" w:rsidRDefault="007014D4" w:rsidP="00B40124">
      <m:oMathPara>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m:oMathPara>
    </w:p>
    <w:p w14:paraId="75BFAB50" w14:textId="0AD91974" w:rsidR="004F6C38" w:rsidRDefault="007014D4"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9322F4"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5151550A" w:rsidR="004F6C38" w:rsidRDefault="004F6C38" w:rsidP="004F6C38">
      <w:pPr>
        <w:rPr>
          <w:rFonts w:eastAsiaTheme="minorEastAsia"/>
        </w:rPr>
      </w:pPr>
      <w:r>
        <w:rPr>
          <w:rFonts w:eastAsiaTheme="minorEastAsia"/>
        </w:rPr>
        <w:lastRenderedPageBreak/>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 xml:space="preserve">these models.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3C6C33FA" w:rsidR="00D20FCD" w:rsidRDefault="0051250B" w:rsidP="002800A9">
      <w:pPr>
        <w:ind w:firstLine="720"/>
      </w:pPr>
      <w:r>
        <w:t>We also incorporated a second productivity scenario in our analysis intended to represent a period of broadly unfavorable environmental conditions for sockeye salmon, which could magnify the relative effects of CV</w:t>
      </w:r>
      <w:r>
        <w:rPr>
          <w:vertAlign w:val="subscript"/>
        </w:rPr>
        <w:t xml:space="preserve">C </w:t>
      </w:r>
      <w:r>
        <w:t>or synchrony.</w:t>
      </w:r>
      <w:r w:rsidR="00D20FCD">
        <w:t xml:space="preserve"> Changes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D20FCD">
        <w:rPr>
          <w:rFonts w:eastAsiaTheme="minorEastAsia"/>
        </w:rPr>
        <w:t>(REF); however,</w:t>
      </w:r>
      <w:r>
        <w:t xml:space="preserve"> </w:t>
      </w:r>
      <w:r w:rsidR="00D20FCD">
        <w:t>r</w:t>
      </w:r>
      <w:r>
        <w:t>ather than manipulate per capita productivity directly,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 xml:space="preserve">y-tailed) in a subset of years. Thus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p>
    <w:p w14:paraId="4013A24E" w14:textId="22AD67A6" w:rsidR="00D20FCD" w:rsidRPr="008518AD" w:rsidRDefault="00D20FCD" w:rsidP="00D20FCD">
      <w:pPr>
        <w:rPr>
          <w:rFonts w:eastAsiaTheme="minorEastAsia"/>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 xml:space="preserve">Student </m:t>
          </m:r>
          <m:r>
            <w:rPr>
              <w:rFonts w:ascii="Cambria Math" w:hAnsi="Cambria Math"/>
            </w:rPr>
            <m:t>t</m:t>
          </m:r>
          <m:d>
            <m:dPr>
              <m:ctrlPr>
                <w:rPr>
                  <w:rFonts w:ascii="Cambria Math" w:hAnsi="Cambria Math"/>
                </w:rPr>
              </m:ctrlPr>
            </m:dPr>
            <m:e>
              <m:r>
                <m:rPr>
                  <m:sty m:val="p"/>
                </m:rPr>
                <w:rPr>
                  <w:rFonts w:ascii="Cambria Math" w:hAnsi="Cambria Math"/>
                </w:rPr>
                <m:t xml:space="preserve"> 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m:t>
              </m:r>
              <m:r>
                <w:rPr>
                  <w:rFonts w:ascii="Cambria Math" w:hAnsi="Cambria Math"/>
                </w:rPr>
                <m:t>, γ</m:t>
              </m:r>
              <m:r>
                <m:rPr>
                  <m:sty m:val="p"/>
                </m:rPr>
                <w:rPr>
                  <w:rFonts w:ascii="Cambria Math" w:hAnsi="Cambria Math"/>
                </w:rPr>
                <m:t xml:space="preserve"> </m:t>
              </m:r>
              <m:ctrlPr>
                <w:rPr>
                  <w:rFonts w:ascii="Cambria Math" w:eastAsiaTheme="minorEastAsia" w:hAnsi="Cambria Math"/>
                  <w:i/>
                </w:rPr>
              </m:ctrlPr>
            </m:e>
          </m:d>
        </m:oMath>
      </m:oMathPara>
    </w:p>
    <w:p w14:paraId="558FAB95" w14:textId="23433C07" w:rsidR="0051250B" w:rsidRDefault="00D20FCD" w:rsidP="008518AD">
      <w:pPr>
        <w:rPr>
          <w:rFonts w:eastAsiaTheme="minorEastAsia"/>
        </w:rPr>
      </w:pPr>
      <w:r>
        <w:t xml:space="preserve">Where </w:t>
      </w:r>
      <w:r w:rsidR="007014D4">
        <w:rPr>
          <w:b/>
        </w:rPr>
        <w:t>V</w:t>
      </w:r>
      <w:r w:rsidR="008518AD">
        <w:t xml:space="preserve"> is defined as abo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oaches the normal distribution (Anderson ref). </w:t>
      </w:r>
      <w:r w:rsidR="008518AD">
        <w:t xml:space="preserve">When </w:t>
      </w:r>
      <m:oMath>
        <m:r>
          <w:rPr>
            <w:rFonts w:ascii="Cambria Math" w:hAnsi="Cambria Math"/>
          </w:rPr>
          <m:t>γ</m:t>
        </m:r>
      </m:oMath>
      <w:r w:rsidR="008518AD">
        <w:t xml:space="preserve"> is negative the distribution is left-skewed, when it is positive it is right-skewed. We assigned relatively moderate values to both parameters </w:t>
      </w:r>
      <m:oMath>
        <m:r>
          <w:rPr>
            <w:rFonts w:ascii="Cambria Math" w:hAnsi="Cambria Math"/>
          </w:rPr>
          <m:t>(v=7;</m:t>
        </m:r>
        <m:r>
          <w:rPr>
            <w:rFonts w:ascii="Cambria Math" w:hAnsi="Cambria Math"/>
          </w:rPr>
          <m:t>γ</m:t>
        </m:r>
        <m:r>
          <w:rPr>
            <w:rFonts w:ascii="Cambria Math" w:hAnsi="Cambria Math"/>
          </w:rPr>
          <m:t>=-0.5)</m:t>
        </m:r>
      </m:oMath>
      <w:r w:rsidR="008518AD">
        <w:rPr>
          <w:rFonts w:eastAsiaTheme="minorEastAsia"/>
        </w:rPr>
        <w:t xml:space="preserve">. In the low productivity scenario we sampled from the Student </w:t>
      </w:r>
      <w:r w:rsidR="008518AD">
        <w:rPr>
          <w:rFonts w:eastAsiaTheme="minorEastAsia"/>
          <w:i/>
        </w:rPr>
        <w:t>t</w:t>
      </w:r>
      <w:r w:rsidR="008518AD">
        <w:rPr>
          <w:rFonts w:eastAsiaTheme="minorEastAsia"/>
        </w:rPr>
        <w:t xml:space="preserve"> distribution with a mean frequency of 0.3, resulting in an increased likelihood of recruitment failures in approximately one third of years.</w:t>
      </w:r>
    </w:p>
    <w:p w14:paraId="3C089EA2" w14:textId="4E893501" w:rsidR="008518AD" w:rsidRPr="008518AD" w:rsidRDefault="008518AD" w:rsidP="008518AD">
      <w:pPr>
        <w:rPr>
          <w:i/>
        </w:rPr>
      </w:pPr>
      <w:r>
        <w:rPr>
          <w:rFonts w:eastAsiaTheme="minorEastAsia"/>
          <w:i/>
        </w:rPr>
        <w:t>Management submodel</w:t>
      </w:r>
    </w:p>
    <w:p w14:paraId="4FE1128E" w14:textId="59328AA8" w:rsidR="002800A9" w:rsidRPr="00BF0BBF" w:rsidRDefault="005A0A00" w:rsidP="00DA242F">
      <w:pPr>
        <w:ind w:firstLine="720"/>
      </w:pPr>
      <w:r>
        <w:t>To adequately represent the framework used to manage Fraser River sockeye salmon w</w:t>
      </w:r>
      <w:commentRangeStart w:id="2"/>
      <w:r w:rsidR="0045142B">
        <w:t>e modeled four sequential sources of mortality</w:t>
      </w:r>
      <w:commentRangeEnd w:id="2"/>
      <w:r w:rsidR="0045142B">
        <w:rPr>
          <w:rStyle w:val="CommentReference"/>
        </w:rPr>
        <w:commentReference w:id="2"/>
      </w:r>
      <w:r w:rsidR="00FE3E50">
        <w:t xml:space="preserve">: </w:t>
      </w:r>
      <w:r w:rsidR="0045142B">
        <w:t>American fisheries, Canadian mixed-stock fisheries, en route mortality</w:t>
      </w:r>
      <w:r>
        <w:t xml:space="preserve"> during freshwater migration</w:t>
      </w:r>
      <w:r w:rsidR="0045142B">
        <w:t xml:space="preserve">, and </w:t>
      </w:r>
      <w:r>
        <w:t xml:space="preserve">terminal </w:t>
      </w:r>
      <w:r w:rsidR="0045142B">
        <w:t xml:space="preserve">Canadian single-stock fisheries. </w:t>
      </w:r>
      <w:r w:rsidR="002800A9">
        <w:t>Total allowable catches</w:t>
      </w:r>
      <w:r w:rsidR="0045142B">
        <w:t xml:space="preserve"> in</w:t>
      </w:r>
      <w:r w:rsidR="00FE3E50">
        <w:t xml:space="preserve"> both American and</w:t>
      </w:r>
      <w:r w:rsidR="0045142B">
        <w:t xml:space="preserve"> Canadian fisheries were </w:t>
      </w:r>
      <w:r w:rsidR="002800A9">
        <w:t>calculated using</w:t>
      </w:r>
      <w:r w:rsidR="00D40465">
        <w:t xml:space="preserve"> a harvest control rule (HCR) that replicates the Total Allowable Mortality framework currently </w:t>
      </w:r>
      <w:r>
        <w:t>in use</w:t>
      </w:r>
      <w:r w:rsidR="00EB655E">
        <w:t xml:space="preserve"> (REF)</w:t>
      </w:r>
      <w:r w:rsidR="001E3FCB">
        <w:t>. Br</w:t>
      </w:r>
      <w:r w:rsidR="00A44098">
        <w:t>oadly speaking, this HCR</w:t>
      </w:r>
      <w:r w:rsidR="001E3FCB">
        <w:t xml:space="preserve"> </w:t>
      </w:r>
      <w:r w:rsidR="00EB655E">
        <w:t xml:space="preserve">uses </w:t>
      </w:r>
      <w:r w:rsidR="001E3FCB">
        <w:t>in-</w:t>
      </w:r>
      <w:r w:rsidR="00EB655E">
        <w:t xml:space="preserve">season </w:t>
      </w:r>
      <w:r w:rsidR="000715F4">
        <w:t>estimates</w:t>
      </w:r>
      <w:r w:rsidR="00EB655E">
        <w:t xml:space="preserve"> of recruitment </w:t>
      </w:r>
      <w:r w:rsidR="000715F4">
        <w:t xml:space="preserve">derived from test fisheries </w:t>
      </w:r>
      <w:r w:rsidR="00EB655E">
        <w:t xml:space="preserve">to adjust target exploitation rates </w:t>
      </w:r>
      <w:r w:rsidR="000715F4">
        <w:t>and</w:t>
      </w:r>
      <w:r w:rsidR="00EB655E">
        <w:t xml:space="preserve"> meet</w:t>
      </w:r>
      <w:r w:rsidR="00A44098">
        <w:t xml:space="preserve"> escapement goals</w:t>
      </w:r>
      <w:r w:rsidR="002800A9">
        <w:t xml:space="preserve"> specific to each management unit (MU)</w:t>
      </w:r>
      <w:r w:rsidR="001E3FCB">
        <w:t xml:space="preserve">. </w:t>
      </w:r>
      <w:r w:rsidR="00EB655E">
        <w:t>If</w:t>
      </w:r>
      <w:r w:rsidR="001E3FCB">
        <w:t xml:space="preserve"> in-season recruitment </w:t>
      </w:r>
      <w:r w:rsidR="000715F4">
        <w:t xml:space="preserve">estimates </w:t>
      </w:r>
      <w:r w:rsidR="001E3FCB">
        <w:t xml:space="preserve">exceed </w:t>
      </w:r>
      <w:r w:rsidR="00EB655E">
        <w:t>escapement goals</w:t>
      </w:r>
      <w:r w:rsidR="001E3FCB">
        <w:t>, the HCR switches to a fixed</w:t>
      </w:r>
      <w:r w:rsidR="00EB655E">
        <w:t xml:space="preserve"> maximum</w:t>
      </w:r>
      <w:r w:rsidR="00192B01">
        <w:t xml:space="preserve"> target mortality rate.</w:t>
      </w:r>
      <w:r>
        <w:t xml:space="preserve"> Escapement goals </w:t>
      </w:r>
      <w:r w:rsidR="002800A9">
        <w:t xml:space="preserve">vary </w:t>
      </w:r>
      <w:r>
        <w:t>among years due to the cycles present in several CUs</w:t>
      </w:r>
      <w:r w:rsidR="002800A9">
        <w:t xml:space="preserve"> and</w:t>
      </w:r>
      <w:r>
        <w:t xml:space="preserve"> are typically adjusted downwards to account for mortality during upstream migration.</w:t>
      </w:r>
      <w:r w:rsidR="00192B01">
        <w:t xml:space="preserve"> </w:t>
      </w:r>
      <w:commentRangeStart w:id="3"/>
      <w:r w:rsidR="002F10BF">
        <w:t>Deta</w:t>
      </w:r>
      <w:r w:rsidR="002800A9">
        <w:t xml:space="preserve">ils of the harvest control rule, </w:t>
      </w:r>
      <w:r w:rsidR="00192B01">
        <w:t>mortality calculations</w:t>
      </w:r>
      <w:r w:rsidR="002800A9">
        <w:t>, and parameter specifications</w:t>
      </w:r>
      <w:r w:rsidR="00192B01">
        <w:t xml:space="preserve"> </w:t>
      </w:r>
      <w:r w:rsidR="002F10BF">
        <w:t>are described in Appendix 1.</w:t>
      </w:r>
      <w:commentRangeEnd w:id="3"/>
      <w:r w:rsidR="002800A9">
        <w:rPr>
          <w:rStyle w:val="CommentReference"/>
        </w:rPr>
        <w:commentReference w:id="3"/>
      </w:r>
    </w:p>
    <w:p w14:paraId="713E5E3C" w14:textId="3A9B0BFB" w:rsidR="00422BF4" w:rsidRPr="00422BF4" w:rsidRDefault="00DA242F" w:rsidP="00D40465">
      <w:pPr>
        <w:rPr>
          <w:i/>
        </w:rPr>
      </w:pPr>
      <w:r>
        <w:rPr>
          <w:i/>
        </w:rPr>
        <w:t>Component variability and synchrony “treatments”</w:t>
      </w:r>
    </w:p>
    <w:p w14:paraId="0139705A" w14:textId="74640BDF" w:rsidR="00422BF4" w:rsidRDefault="00C36435" w:rsidP="007C1550">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422BF4">
        <w:t xml:space="preserve"> in Eq. </w:t>
      </w:r>
      <w:r w:rsidR="00422BF4" w:rsidRPr="00422BF4">
        <w:rPr>
          <w:highlight w:val="yellow"/>
        </w:rPr>
        <w:t>X</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w:t>
      </w:r>
      <w:r w:rsidR="00DA242F">
        <w:lastRenderedPageBreak/>
        <w:t>create</w:t>
      </w:r>
      <w:r w:rsidR="007C1550">
        <w:rPr>
          <w:rFonts w:eastAsiaTheme="minorEastAsia"/>
        </w:rPr>
        <w:t xml:space="preserve"> nine operating models defined by unique variance-covariance matrices </w:t>
      </w:r>
      <w:r w:rsidR="009322F4">
        <w:rPr>
          <w:rFonts w:eastAsiaTheme="minorEastAsia"/>
          <w:b/>
        </w:rPr>
        <w:t>V</w:t>
      </w:r>
      <w:r w:rsidR="007C1550">
        <w:rPr>
          <w:rFonts w:eastAsiaTheme="minorEastAsia"/>
          <w:bCs/>
          <w:color w:val="222222"/>
          <w:shd w:val="clear" w:color="auto" w:fill="FFFFFF"/>
        </w:rPr>
        <w:t xml:space="preserve"> (Table 1)</w:t>
      </w:r>
      <w:r w:rsidR="007C1550">
        <w:rPr>
          <w:rFonts w:eastAsiaTheme="minorEastAsia"/>
        </w:rPr>
        <w:t xml:space="preserve">. Each operating model represents a </w:t>
      </w:r>
      <w:r w:rsidR="009322F4">
        <w:rPr>
          <w:rFonts w:eastAsiaTheme="minorEastAsia"/>
        </w:rPr>
        <w:t>distinct</w:t>
      </w:r>
      <w:r w:rsidR="007C1550">
        <w:rPr>
          <w:rFonts w:eastAsiaTheme="minorEastAsia"/>
        </w:rPr>
        <w:t xml:space="preserve"> component variabi</w:t>
      </w:r>
      <w:r w:rsidR="00DA242F">
        <w:rPr>
          <w:rFonts w:eastAsiaTheme="minorEastAsia"/>
        </w:rPr>
        <w:t xml:space="preserve">lity and synchrony “treatment”. We created component variance treatments by adjusting CU-specific estimates of process variance </w:t>
      </w:r>
      <m:oMath>
        <m:r>
          <w:rPr>
            <w:rFonts w:ascii="Cambria Math" w:hAnsi="Cambria Math"/>
          </w:rPr>
          <m:t>σ</m:t>
        </m:r>
      </m:oMath>
      <w:r w:rsidR="00DA242F">
        <w:rPr>
          <w:rFonts w:eastAsiaTheme="minorEastAsia"/>
        </w:rPr>
        <w:t xml:space="preserve"> up or down, e.g. the “high CV</w:t>
      </w:r>
      <w:r w:rsidR="00DA242F">
        <w:rPr>
          <w:rFonts w:eastAsiaTheme="minorEastAsia"/>
          <w:vertAlign w:val="subscript"/>
        </w:rPr>
        <w:t>C</w:t>
      </w:r>
      <w:r w:rsidR="00DA242F">
        <w:rPr>
          <w:rFonts w:eastAsiaTheme="minorEastAsia"/>
        </w:rPr>
        <w:t xml:space="preserve">” represents a 50% increase in average process variance. We created synchrony treatments by setting the correlation coefficient </w:t>
      </w:r>
      <m:oMath>
        <m:r>
          <w:rPr>
            <w:rFonts w:ascii="Cambria Math" w:hAnsi="Cambria Math"/>
          </w:rPr>
          <m:t>ρ</m:t>
        </m:r>
      </m:oMath>
      <w:r w:rsidR="00DA242F">
        <w:t xml:space="preserve"> at values that produced </w:t>
      </w:r>
      <m:oMath>
        <m:r>
          <w:rPr>
            <w:rFonts w:ascii="Cambria Math" w:hAnsi="Cambria Math"/>
          </w:rPr>
          <m:t>φ</m:t>
        </m:r>
      </m:oMath>
      <w:r w:rsidR="00DA242F">
        <w:t xml:space="preserve"> values consistent with historical observations, current observations, or values moderately higher than present. </w:t>
      </w:r>
      <w:r w:rsidR="00422BF4">
        <w:t xml:space="preserve">We introduced additional stochasticity into the model via </w:t>
      </w:r>
      <w:r w:rsidR="00155B1C">
        <w:t xml:space="preserve">interannual </w:t>
      </w:r>
      <w:r w:rsidR="00422BF4">
        <w:t>variation in</w:t>
      </w:r>
      <w:r w:rsidR="009322F4">
        <w:t>:</w:t>
      </w:r>
      <w:r w:rsidR="00422BF4">
        <w:t xml:space="preserve"> age at maturity (lognormal), </w:t>
      </w:r>
      <w:r w:rsidR="007C1550">
        <w:t>in-season abundance</w:t>
      </w:r>
      <w:r w:rsidR="009322F4">
        <w:t xml:space="preserve"> estimates</w:t>
      </w:r>
      <w:r w:rsidR="007C1550">
        <w:t xml:space="preserve"> error</w:t>
      </w:r>
      <w:r w:rsidR="00422BF4">
        <w:t xml:space="preserve">, </w:t>
      </w:r>
      <w:r w:rsidR="00F07D48">
        <w:t xml:space="preserve">en route mortality, </w:t>
      </w:r>
      <w:r w:rsidR="00422BF4">
        <w:t>and outcome uncertainty (</w:t>
      </w:r>
      <w:r w:rsidR="00BF0BBF">
        <w:t>Table 2</w:t>
      </w:r>
      <w:r w:rsidR="00422BF4">
        <w:t xml:space="preserve">). Although the parameters for these variables did not change across the tested operating models, we increased and decreased each in a series of sensitivity analyses to ensure </w:t>
      </w:r>
      <w:r w:rsidR="00BF0BBF">
        <w:t xml:space="preserve">that </w:t>
      </w:r>
      <w:r w:rsidR="00422BF4">
        <w:t>our resu</w:t>
      </w:r>
      <w:r w:rsidR="00155B1C">
        <w:t>lts were robust to assumptions</w:t>
      </w:r>
      <w:r w:rsidR="00422BF4">
        <w:t>.</w:t>
      </w:r>
      <w:r w:rsidR="00155B1C">
        <w:t xml:space="preserve"> Details of how each process was parameterized, as well as the results of the sensitivity analyses, are provided in the online supplement.</w:t>
      </w:r>
    </w:p>
    <w:p w14:paraId="6C0A86CB" w14:textId="77777777" w:rsidR="002800A9" w:rsidRDefault="002800A9" w:rsidP="00D40465"/>
    <w:p w14:paraId="10B8BFCB" w14:textId="1AA29256" w:rsidR="00422BF4" w:rsidRDefault="00422BF4" w:rsidP="00D40465">
      <w:pPr>
        <w:rPr>
          <w:i/>
        </w:rPr>
      </w:pPr>
      <w:r>
        <w:rPr>
          <w:i/>
        </w:rPr>
        <w:t>Evaluating model performance</w:t>
      </w:r>
    </w:p>
    <w:p w14:paraId="0891A476" w14:textId="4FC80380" w:rsidR="002800A9" w:rsidRDefault="00422BF4" w:rsidP="00D40465">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t>,</w:t>
      </w:r>
      <w:r>
        <w:rPr>
          <w:vertAlign w:val="subscript"/>
        </w:rPr>
        <w:t xml:space="preserve"> </w:t>
      </w:r>
      <w:r>
        <w:rPr>
          <w:rFonts w:ascii="Calibri" w:hAnsi="Calibri"/>
        </w:rPr>
        <w:t>φ and CV</w:t>
      </w:r>
      <w:r>
        <w:rPr>
          <w:rFonts w:ascii="Calibri" w:hAnsi="Calibri"/>
          <w:vertAlign w:val="subscript"/>
        </w:rPr>
        <w:t>A</w:t>
      </w:r>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d the likelihood of achieving different management objectives. </w:t>
      </w:r>
      <w:r w:rsidR="00114E9C">
        <w:rPr>
          <w:rFonts w:ascii="Calibri" w:hAnsi="Calibri"/>
        </w:rPr>
        <w:t xml:space="preserve">Two PMs are driven solely by abundance. </w:t>
      </w:r>
      <w:r w:rsidR="00F07D48">
        <w:rPr>
          <w:rFonts w:ascii="Calibri" w:hAnsi="Calibri"/>
        </w:rPr>
        <w:t>Me</w:t>
      </w:r>
      <w:r w:rsidR="001A61A9">
        <w:rPr>
          <w:rFonts w:ascii="Calibri" w:hAnsi="Calibri"/>
        </w:rPr>
        <w:t>dian</w:t>
      </w:r>
      <w:r w:rsidR="00F07D48">
        <w:rPr>
          <w:rFonts w:ascii="Calibri" w:hAnsi="Calibri"/>
        </w:rPr>
        <w:t xml:space="preserve"> recruit abundance represents the</w:t>
      </w:r>
      <w:r w:rsidR="00162C8A">
        <w:rPr>
          <w:rFonts w:ascii="Calibri" w:hAnsi="Calibri"/>
        </w:rPr>
        <w:t xml:space="preserve"> temporal mean </w:t>
      </w:r>
      <w:r w:rsidR="00F07D48">
        <w:rPr>
          <w:rFonts w:ascii="Calibri" w:hAnsi="Calibri"/>
        </w:rPr>
        <w:t xml:space="preserve">number of individuals (at the aggregate level, i.e. summed across CUs) that are available to harvest or escape to spawning grounds each year. </w:t>
      </w:r>
      <w:r w:rsidR="00114E9C">
        <w:rPr>
          <w:rFonts w:ascii="Calibri" w:hAnsi="Calibri"/>
        </w:rPr>
        <w:t>The second abundance PM, median</w:t>
      </w:r>
      <w:r w:rsidR="00F07D48">
        <w:rPr>
          <w:rFonts w:ascii="Calibri" w:hAnsi="Calibri"/>
        </w:rPr>
        <w:t xml:space="preserve"> catch</w:t>
      </w:r>
      <w:r w:rsidR="00114E9C">
        <w:rPr>
          <w:rFonts w:ascii="Calibri" w:hAnsi="Calibri"/>
        </w:rPr>
        <w:t>,</w:t>
      </w:r>
      <w:r w:rsidR="00F07D48">
        <w:rPr>
          <w:rFonts w:ascii="Calibri" w:hAnsi="Calibri"/>
        </w:rPr>
        <w:t xml:space="preserve"> represents the number of individuals captured in the mixed stock fishery. As a result, </w:t>
      </w:r>
      <w:r w:rsidR="00114E9C">
        <w:rPr>
          <w:rFonts w:ascii="Calibri" w:hAnsi="Calibri"/>
        </w:rPr>
        <w:t>median</w:t>
      </w:r>
      <w:r w:rsidR="00AF0717">
        <w:rPr>
          <w:rFonts w:ascii="Calibri" w:hAnsi="Calibri"/>
        </w:rPr>
        <w:t xml:space="preserve"> catch</w:t>
      </w:r>
      <w:r w:rsidR="00F07D48">
        <w:rPr>
          <w:rFonts w:ascii="Calibri" w:hAnsi="Calibri"/>
        </w:rPr>
        <w:t xml:space="preserve"> integrates the effects of additional uncertainty (e.g. forecast, implementation)</w:t>
      </w:r>
      <w:r w:rsidR="00AF0717">
        <w:rPr>
          <w:rFonts w:ascii="Calibri" w:hAnsi="Calibri"/>
        </w:rPr>
        <w:t xml:space="preserve"> relative to </w:t>
      </w:r>
      <w:r w:rsidR="007D5362">
        <w:rPr>
          <w:rFonts w:ascii="Calibri" w:hAnsi="Calibri"/>
        </w:rPr>
        <w:t>recruit</w:t>
      </w:r>
      <w:r w:rsidR="00AF0717">
        <w:rPr>
          <w:rFonts w:ascii="Calibri" w:hAnsi="Calibri"/>
        </w:rPr>
        <w:t xml:space="preserve"> abundance</w:t>
      </w:r>
      <w:r w:rsidR="00F07D48">
        <w:rPr>
          <w:rFonts w:ascii="Calibri" w:hAnsi="Calibri"/>
        </w:rPr>
        <w:t xml:space="preserve"> and </w:t>
      </w:r>
      <w:r w:rsidR="00AF0717">
        <w:rPr>
          <w:rFonts w:ascii="Calibri" w:hAnsi="Calibri"/>
        </w:rPr>
        <w:t>provides</w:t>
      </w:r>
      <w:r w:rsidR="00F07D48">
        <w:rPr>
          <w:rFonts w:ascii="Calibri" w:hAnsi="Calibri"/>
        </w:rPr>
        <w:t xml:space="preserve"> a proxy for socio-economic </w:t>
      </w:r>
      <w:r w:rsidR="00531AE1">
        <w:rPr>
          <w:rFonts w:ascii="Calibri" w:hAnsi="Calibri"/>
        </w:rPr>
        <w:t>factors that may influence fisheries management decisions.</w:t>
      </w:r>
      <w:r w:rsidR="00F07D48">
        <w:rPr>
          <w:rFonts w:ascii="Calibri" w:hAnsi="Calibri"/>
        </w:rPr>
        <w:t xml:space="preserve"> </w:t>
      </w:r>
      <w:r w:rsidR="009E2CC0">
        <w:rPr>
          <w:rFonts w:ascii="Calibri" w:hAnsi="Calibri"/>
        </w:rPr>
        <w:t>The last two PMs in</w:t>
      </w:r>
      <w:r w:rsidR="00AF0717">
        <w:rPr>
          <w:rFonts w:ascii="Calibri" w:hAnsi="Calibri"/>
        </w:rPr>
        <w:t>corporate biological benchmarks</w:t>
      </w:r>
      <w:r w:rsidR="001D4E33">
        <w:rPr>
          <w:rFonts w:ascii="Calibri" w:hAnsi="Calibri"/>
        </w:rPr>
        <w:t xml:space="preserve"> based 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The</w:t>
      </w:r>
      <w:r w:rsidR="00AF0717">
        <w:rPr>
          <w:rFonts w:ascii="Calibri" w:hAnsi="Calibri"/>
        </w:rPr>
        <w:t xml:space="preserve"> first is the</w:t>
      </w:r>
      <w:r w:rsidR="009E2CC0">
        <w:rPr>
          <w:rFonts w:ascii="Calibri" w:hAnsi="Calibri"/>
        </w:rPr>
        <w:t xml:space="preserve"> proportion of years the aggregate was </w:t>
      </w:r>
      <w:r w:rsidR="00AF0717">
        <w:rPr>
          <w:rFonts w:ascii="Calibri" w:hAnsi="Calibri"/>
        </w:rPr>
        <w:t xml:space="preserve">above </w:t>
      </w:r>
      <w:r w:rsidR="00162C8A">
        <w:rPr>
          <w:rFonts w:ascii="Calibri" w:hAnsi="Calibri"/>
        </w:rPr>
        <w:t>its</w:t>
      </w:r>
      <w:r w:rsidR="00AF0717">
        <w:rPr>
          <w:rFonts w:ascii="Calibri" w:hAnsi="Calibri"/>
        </w:rPr>
        <w:t xml:space="preserve"> lower benchmark</w:t>
      </w:r>
      <w:r w:rsidR="00162C8A">
        <w:rPr>
          <w:rFonts w:ascii="Calibri" w:hAnsi="Calibri"/>
        </w:rPr>
        <w:t xml:space="preserve"> (∑</w:t>
      </w:r>
      <w:r w:rsidR="00162C8A">
        <w:rPr>
          <w:i/>
        </w:rPr>
        <w:t>S</w:t>
      </w:r>
      <w:r w:rsidR="00162C8A">
        <w:rPr>
          <w:vertAlign w:val="subscript"/>
        </w:rPr>
        <w:t>Gen, k</w:t>
      </w:r>
      <w:r w:rsidR="00162C8A">
        <w:t>)</w:t>
      </w:r>
      <w:r w:rsidR="00AF0717">
        <w:rPr>
          <w:rFonts w:ascii="Calibri" w:hAnsi="Calibri"/>
        </w:rPr>
        <w:t xml:space="preserve">, while the second is the proportion of CUs within the aggregate that were above their individual </w:t>
      </w:r>
      <w:r w:rsidR="00162C8A">
        <w:rPr>
          <w:rFonts w:ascii="Calibri" w:hAnsi="Calibri"/>
        </w:rPr>
        <w:t xml:space="preserve">lower </w:t>
      </w:r>
      <w:r w:rsidR="00AF0717">
        <w:rPr>
          <w:rFonts w:ascii="Calibri" w:hAnsi="Calibri"/>
        </w:rPr>
        <w:t>benchmarks</w:t>
      </w:r>
      <w:r w:rsidR="00162C8A">
        <w:rPr>
          <w:rFonts w:ascii="Calibri" w:hAnsi="Calibri"/>
        </w:rPr>
        <w:t xml:space="preserve"> (</w:t>
      </w:r>
      <w:r w:rsidR="00162C8A">
        <w:rPr>
          <w:i/>
        </w:rPr>
        <w:t>S</w:t>
      </w:r>
      <w:r w:rsidR="00162C8A">
        <w:rPr>
          <w:vertAlign w:val="subscript"/>
        </w:rPr>
        <w:t>Gen, k</w:t>
      </w:r>
      <w:r w:rsidR="00162C8A">
        <w:t>)</w:t>
      </w:r>
      <w:r w:rsidR="00AF0717">
        <w:rPr>
          <w:rFonts w:ascii="Calibri" w:hAnsi="Calibri"/>
        </w:rPr>
        <w:t>.</w:t>
      </w:r>
      <w:r w:rsidR="00162C8A">
        <w:rPr>
          <w:rFonts w:ascii="Calibri" w:hAnsi="Calibri"/>
        </w:rPr>
        <w:t xml:space="preserve"> </w:t>
      </w:r>
    </w:p>
    <w:p w14:paraId="138226A1" w14:textId="77777777" w:rsidR="002800A9" w:rsidRDefault="002800A9" w:rsidP="002800A9">
      <w:r>
        <w:t>Biological benchmarks are commonly used to assess population status relative to a desired state (REF). In this study, we calculated benchmarks derived from stock-recruit relationships and referenced in Canada’s Wild Salmon Policy (REF). The upper benchmark is the estimated spawner abundance necessary to achieve maximum sustainable yield (</w:t>
      </w:r>
      <w:r>
        <w:rPr>
          <w:i/>
        </w:rPr>
        <w:t>S</w:t>
      </w:r>
      <w:r>
        <w:rPr>
          <w:vertAlign w:val="subscript"/>
        </w:rPr>
        <w:t>MSY</w:t>
      </w:r>
      <w:r>
        <w:t xml:space="preserve">), estimated using the Lambert W function following Scheuerell (2016) </w:t>
      </w:r>
    </w:p>
    <w:p w14:paraId="031099E0" w14:textId="77777777" w:rsidR="002800A9" w:rsidRDefault="002800A9" w:rsidP="002800A9">
      <w:r>
        <w:t>Equation 8</w:t>
      </w:r>
      <w:r>
        <w:tab/>
      </w:r>
      <w:r>
        <w:tab/>
      </w:r>
      <w:r>
        <w:tab/>
      </w:r>
      <w:r>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p>
    <w:p w14:paraId="2EEBE05F" w14:textId="77777777" w:rsidR="002800A9" w:rsidRDefault="002800A9" w:rsidP="002800A9">
      <w:pPr>
        <w:ind w:firstLine="720"/>
      </w:pPr>
      <w:r>
        <w:t xml:space="preserve">The lower benchmark is the estimated spawner abundance necessary to recover to </w:t>
      </w:r>
      <w:r>
        <w:rPr>
          <w:i/>
        </w:rPr>
        <w:t>S</w:t>
      </w:r>
      <w:r>
        <w:rPr>
          <w:vertAlign w:val="subscript"/>
        </w:rPr>
        <w:t xml:space="preserve">MSY </w:t>
      </w:r>
      <w:r>
        <w:t>in one generation in the absence of fishing mortality (</w:t>
      </w:r>
      <w:r>
        <w:rPr>
          <w:i/>
        </w:rPr>
        <w:t>S</w:t>
      </w:r>
      <w:r w:rsidRPr="00741E3C">
        <w:rPr>
          <w:vertAlign w:val="subscript"/>
        </w:rPr>
        <w:t>gen</w:t>
      </w:r>
      <w:r>
        <w:t xml:space="preserve">), which was solved numerically according to the following equation (Holt et al. 2009) </w:t>
      </w:r>
      <w:r>
        <w:tab/>
      </w:r>
      <w:r>
        <w:tab/>
      </w:r>
      <w:r>
        <w:tab/>
      </w:r>
    </w:p>
    <w:p w14:paraId="2A0B669F" w14:textId="77777777" w:rsidR="002800A9" w:rsidRDefault="002800A9" w:rsidP="002800A9">
      <w:r>
        <w:lastRenderedPageBreak/>
        <w:t>Equation 9</w:t>
      </w:r>
      <w:r>
        <w:tab/>
      </w:r>
      <w:r>
        <w:tab/>
      </w:r>
      <w:r>
        <w:tab/>
      </w:r>
      <w:r>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m:rPr>
                <m:sty m:val="p"/>
              </m:rPr>
              <w:rPr>
                <w:rFonts w:ascii="Cambria Math" w:hAnsi="Cambria Math"/>
              </w:rPr>
              <m:t>gen</m:t>
            </m:r>
            <m:r>
              <w:rPr>
                <w:rFonts w:ascii="Cambria Math" w:hAnsi="Cambria Math"/>
              </w:rPr>
              <m:t>, i</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m:rPr>
                    <m:sty m:val="p"/>
                  </m:rPr>
                  <w:rPr>
                    <w:rFonts w:ascii="Cambria Math" w:hAnsi="Cambria Math"/>
                  </w:rPr>
                  <m:t>gen</m:t>
                </m:r>
                <m:r>
                  <w:rPr>
                    <w:rFonts w:ascii="Cambria Math" w:hAnsi="Cambria Math"/>
                  </w:rPr>
                  <m:t>, i</m:t>
                </m:r>
              </m:sub>
            </m:sSub>
          </m:sup>
        </m:sSup>
      </m:oMath>
    </w:p>
    <w:p w14:paraId="126C9E88" w14:textId="77777777" w:rsidR="002800A9" w:rsidRPr="00BF0BBF" w:rsidRDefault="002800A9" w:rsidP="002800A9">
      <w:r>
        <w:t>S</w:t>
      </w:r>
      <w:r>
        <w:rPr>
          <w:vertAlign w:val="subscript"/>
        </w:rPr>
        <w:t>MSY</w:t>
      </w:r>
      <w:r>
        <w:t xml:space="preserve"> is intended to represent an abundance at which a CU can sustain harvest and provide its full suite of ecosystem services indefinitely. S</w:t>
      </w:r>
      <w:r>
        <w:rPr>
          <w:vertAlign w:val="subscript"/>
        </w:rPr>
        <w:t>gen</w:t>
      </w:r>
      <w:r>
        <w:t xml:space="preserve"> is intended to be precautionary lower benchmark. Therefore, it represents an abundance at which a CU is at increased risk of extirpation, particularly if additional mortality is introduced by harvest; however S</w:t>
      </w:r>
      <w:r>
        <w:rPr>
          <w:vertAlign w:val="subscript"/>
        </w:rPr>
        <w:t>gen</w:t>
      </w:r>
      <w:r>
        <w:t xml:space="preserve"> is greater than the abundance that would trigger protection under at-risk species legislation. Within the Wild Salmon Policy framework, CUs with an abundance greater than S</w:t>
      </w:r>
      <w:r>
        <w:rPr>
          <w:vertAlign w:val="subscript"/>
        </w:rPr>
        <w:t>MSY</w:t>
      </w:r>
      <w:r>
        <w:t xml:space="preserve"> are considered green status, those with abundances below S</w:t>
      </w:r>
      <w:r>
        <w:rPr>
          <w:vertAlign w:val="subscript"/>
        </w:rPr>
        <w:t xml:space="preserve">MSY </w:t>
      </w:r>
      <w:r>
        <w:t>and above S</w:t>
      </w:r>
      <w:r>
        <w:rPr>
          <w:vertAlign w:val="subscript"/>
        </w:rPr>
        <w:t>gen</w:t>
      </w:r>
      <w:r>
        <w:t xml:space="preserve"> are amber, and those below S</w:t>
      </w:r>
      <w:r>
        <w:rPr>
          <w:vertAlign w:val="subscript"/>
        </w:rPr>
        <w:t>gen</w:t>
      </w:r>
      <w:r>
        <w:t xml:space="preserve"> are red.</w:t>
      </w:r>
    </w:p>
    <w:p w14:paraId="565EF24C" w14:textId="77777777" w:rsidR="002800A9" w:rsidRDefault="002800A9" w:rsidP="00D40465">
      <w:pPr>
        <w:rPr>
          <w:rFonts w:ascii="Calibri" w:hAnsi="Calibri"/>
        </w:rPr>
      </w:pPr>
    </w:p>
    <w:p w14:paraId="69D49A92" w14:textId="3B0C2C69" w:rsidR="00422BF4" w:rsidRDefault="00F07D48" w:rsidP="007D5362">
      <w:pPr>
        <w:ind w:firstLine="720"/>
        <w:rPr>
          <w:rFonts w:ascii="Calibri" w:hAnsi="Calibri"/>
        </w:rPr>
      </w:pPr>
      <w:r>
        <w:rPr>
          <w:rFonts w:ascii="Calibri" w:hAnsi="Calibri"/>
        </w:rPr>
        <w:t xml:space="preserve">We focused </w:t>
      </w:r>
      <w:r w:rsidR="007D5362">
        <w:rPr>
          <w:rFonts w:ascii="Calibri" w:hAnsi="Calibri"/>
        </w:rPr>
        <w:t xml:space="preserve">the majority of </w:t>
      </w:r>
      <w:r>
        <w:rPr>
          <w:rFonts w:ascii="Calibri" w:hAnsi="Calibri"/>
        </w:rPr>
        <w:t>our analysis on performance metrics that represent the status of the metapo</w:t>
      </w:r>
      <w:r w:rsidR="001D4E33">
        <w:rPr>
          <w:rFonts w:ascii="Calibri" w:hAnsi="Calibri"/>
        </w:rPr>
        <w:t>pulation</w:t>
      </w:r>
      <w:r>
        <w:rPr>
          <w:rFonts w:ascii="Calibri" w:hAnsi="Calibri"/>
        </w:rPr>
        <w:t xml:space="preserve"> because </w:t>
      </w:r>
      <w:r>
        <w:t>CV</w:t>
      </w:r>
      <w:r>
        <w:rPr>
          <w:vertAlign w:val="subscript"/>
        </w:rPr>
        <w:t>C</w:t>
      </w:r>
      <w:r>
        <w:t>,</w:t>
      </w:r>
      <w:r>
        <w:rPr>
          <w:vertAlign w:val="subscript"/>
        </w:rPr>
        <w:t xml:space="preserve"> </w:t>
      </w:r>
      <w:r>
        <w:rPr>
          <w:rFonts w:ascii="Calibri" w:hAnsi="Calibri"/>
        </w:rPr>
        <w:t>φ</w:t>
      </w:r>
      <w:r w:rsidR="001D4E33">
        <w:rPr>
          <w:rFonts w:ascii="Calibri" w:hAnsi="Calibri"/>
        </w:rPr>
        <w:t>,</w:t>
      </w:r>
      <w:r>
        <w:rPr>
          <w:rFonts w:ascii="Calibri" w:hAnsi="Calibri"/>
        </w:rPr>
        <w:t xml:space="preserve"> and CV</w:t>
      </w:r>
      <w:r>
        <w:rPr>
          <w:rFonts w:ascii="Calibri" w:hAnsi="Calibri"/>
          <w:vertAlign w:val="subscript"/>
        </w:rPr>
        <w:t>A</w:t>
      </w:r>
      <w:r>
        <w:rPr>
          <w:rFonts w:ascii="Calibri" w:hAnsi="Calibri"/>
        </w:rPr>
        <w:t xml:space="preserve"> reflect characteristics of the aggregate, rather than individual CUs. </w:t>
      </w:r>
      <w:r w:rsidR="007D5362">
        <w:rPr>
          <w:rFonts w:ascii="Calibri" w:hAnsi="Calibri"/>
        </w:rPr>
        <w:t xml:space="preserve">However, we present CU-specific PMs for a subset of CUs that often dominate management discussions. </w:t>
      </w:r>
      <w:r w:rsidR="00162C8A">
        <w:rPr>
          <w:rFonts w:ascii="Calibri" w:hAnsi="Calibri"/>
        </w:rPr>
        <w:t>Since we were interested in both short- and long-term changes in population dynamics, we calculated each PM over two time frames – eight or 40 years after fo</w:t>
      </w:r>
      <w:r w:rsidR="00207CE4">
        <w:rPr>
          <w:rFonts w:ascii="Calibri" w:hAnsi="Calibri"/>
        </w:rPr>
        <w:t>rward simulations began (two and ten</w:t>
      </w:r>
      <w:r w:rsidR="00162C8A">
        <w:rPr>
          <w:rFonts w:ascii="Calibri" w:hAnsi="Calibri"/>
        </w:rPr>
        <w:t xml:space="preserve"> generations, respectively). </w:t>
      </w:r>
    </w:p>
    <w:p w14:paraId="6129938E" w14:textId="21DE73E7" w:rsidR="00162C8A" w:rsidRPr="00162C8A" w:rsidRDefault="00162C8A" w:rsidP="007D5362">
      <w:pPr>
        <w:ind w:firstLine="720"/>
        <w:rPr>
          <w:rFonts w:ascii="Calibri" w:hAnsi="Calibri"/>
        </w:rPr>
      </w:pPr>
      <w:r>
        <w:rPr>
          <w:rFonts w:ascii="Calibri" w:hAnsi="Calibri"/>
        </w:rPr>
        <w:t xml:space="preserve">Instead of priming the simulation with initial abundanc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ith </w:t>
      </w:r>
      <w:r w:rsidR="001D4E33">
        <w:rPr>
          <w:rFonts w:ascii="Calibri" w:hAnsi="Calibri"/>
        </w:rPr>
        <w:t>representative</w:t>
      </w:r>
      <w:r w:rsidR="00207CE4">
        <w:rPr>
          <w:rFonts w:ascii="Calibri" w:hAnsi="Calibri"/>
        </w:rPr>
        <w:t xml:space="preserve"> levels of variation among cycle lines. The length of the simulation period was set at 40 years and each OM was simulated 1000 times (a supplementary analysis indicated variation in output metrics stabilized at 500-700 iterations).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p>
    <w:p w14:paraId="61796981" w14:textId="056D6887" w:rsidR="00645D76" w:rsidRPr="00645D76" w:rsidRDefault="00645D76" w:rsidP="00C36435">
      <w:pPr>
        <w:pStyle w:val="ListParagraph"/>
        <w:spacing w:line="240" w:lineRule="auto"/>
        <w:rPr>
          <w:b/>
        </w:rPr>
      </w:pPr>
    </w:p>
    <w:p w14:paraId="11A47116" w14:textId="77777777" w:rsidR="00DE0F7B" w:rsidRDefault="00DE0F7B" w:rsidP="00A91A4F"/>
    <w:p w14:paraId="42999713" w14:textId="77777777" w:rsidR="000E43A3" w:rsidRDefault="000E43A3" w:rsidP="00A91A4F"/>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4"/>
      <w:r>
        <w:t xml:space="preserve">A range </w:t>
      </w:r>
      <w:commentRangeEnd w:id="4"/>
      <w:r>
        <w:rPr>
          <w:rStyle w:val="CommentReference"/>
        </w:rPr>
        <w:commentReference w:id="4"/>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metapopulations is often associated with connectivity (i.e. dispersal). Although Fraser River sockeye salmon likely function as a metapopulation over evolutionary time scales, dispersal is assumed to be nil from a management perspective, with each CU representing a genetically distinct population assemblage (REF).  In the absence of dispersal, synchronous dynamics may be driven by a common </w:t>
      </w:r>
      <w:r>
        <w:lastRenderedPageBreak/>
        <w:t>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27AB0FBF" w14:textId="77777777" w:rsidR="00E531D5" w:rsidRPr="00E531D5" w:rsidRDefault="00DE0F7B" w:rsidP="00E531D5">
      <w:pPr>
        <w:pStyle w:val="EndNoteBibliography"/>
        <w:spacing w:after="0"/>
        <w:ind w:left="720" w:hanging="720"/>
        <w:rPr>
          <w:noProof/>
        </w:rPr>
      </w:pPr>
      <w:r>
        <w:fldChar w:fldCharType="begin"/>
      </w:r>
      <w:r>
        <w:instrText xml:space="preserve"> ADDIN EN.REFLIST </w:instrText>
      </w:r>
      <w:r>
        <w:fldChar w:fldCharType="separate"/>
      </w:r>
      <w:r w:rsidR="00E531D5" w:rsidRPr="00E531D5">
        <w:rPr>
          <w:noProof/>
        </w:rPr>
        <w:t xml:space="preserve">Black, B.A., van der Sleen, P., Di Lorenzo, E., Griffin, D., Sydeman, W.J., Dunham, J.B., Rykaczewski, R.R., Garcia-Reyes, M., Safeeq, M., Arismendi, I. &amp; Bograd, S.J. (2018) Rising synchrony controls western North American ecosystems. </w:t>
      </w:r>
      <w:r w:rsidR="00E531D5" w:rsidRPr="00E531D5">
        <w:rPr>
          <w:i/>
          <w:noProof/>
        </w:rPr>
        <w:t>Glob Chang Biol,</w:t>
      </w:r>
      <w:r w:rsidR="00E531D5" w:rsidRPr="00E531D5">
        <w:rPr>
          <w:noProof/>
        </w:rPr>
        <w:t xml:space="preserve"> </w:t>
      </w:r>
      <w:r w:rsidR="00E531D5" w:rsidRPr="00E531D5">
        <w:rPr>
          <w:b/>
          <w:noProof/>
        </w:rPr>
        <w:t>24,</w:t>
      </w:r>
      <w:r w:rsidR="00E531D5" w:rsidRPr="00E531D5">
        <w:rPr>
          <w:noProof/>
        </w:rPr>
        <w:t xml:space="preserve"> 2305-2314.</w:t>
      </w:r>
    </w:p>
    <w:p w14:paraId="41759F21" w14:textId="77777777" w:rsidR="00E531D5" w:rsidRPr="00E531D5" w:rsidRDefault="00E531D5" w:rsidP="00E531D5">
      <w:pPr>
        <w:pStyle w:val="EndNoteBibliography"/>
        <w:spacing w:after="0"/>
        <w:ind w:left="720" w:hanging="720"/>
        <w:rPr>
          <w:noProof/>
        </w:rPr>
      </w:pPr>
      <w:r w:rsidRPr="00E531D5">
        <w:rPr>
          <w:noProof/>
        </w:rPr>
        <w:t xml:space="preserve">Carlson, S.M. &amp; Satterthwaite, W.H. (2011) Weakened portfolio effect in a collapsed salmon population complex. </w:t>
      </w:r>
      <w:r w:rsidRPr="00E531D5">
        <w:rPr>
          <w:i/>
          <w:noProof/>
        </w:rPr>
        <w:t>Canadian Journal of Fisheries and Aquatic Sciences,</w:t>
      </w:r>
      <w:r w:rsidRPr="00E531D5">
        <w:rPr>
          <w:noProof/>
        </w:rPr>
        <w:t xml:space="preserve"> </w:t>
      </w:r>
      <w:r w:rsidRPr="00E531D5">
        <w:rPr>
          <w:b/>
          <w:noProof/>
        </w:rPr>
        <w:t>68,</w:t>
      </w:r>
      <w:r w:rsidRPr="00E531D5">
        <w:rPr>
          <w:noProof/>
        </w:rPr>
        <w:t xml:space="preserve"> 1579-1589.</w:t>
      </w:r>
    </w:p>
    <w:p w14:paraId="27B4F9F2" w14:textId="77777777" w:rsidR="00E531D5" w:rsidRPr="00E531D5" w:rsidRDefault="00E531D5" w:rsidP="00E531D5">
      <w:pPr>
        <w:pStyle w:val="EndNoteBibliography"/>
        <w:spacing w:after="0"/>
        <w:ind w:left="720" w:hanging="720"/>
        <w:rPr>
          <w:noProof/>
        </w:rPr>
      </w:pPr>
      <w:r w:rsidRPr="00E531D5">
        <w:rPr>
          <w:noProof/>
        </w:rPr>
        <w:t xml:space="preserve">Doak, D.F., Bigger, D., Harding, E.K., Marvier, M.A., Malley, R.E.O. &amp; Thomson, D. (1998) The statistical inevitability of stability-diversity relationships in community ecology. </w:t>
      </w:r>
      <w:r w:rsidRPr="00E531D5">
        <w:rPr>
          <w:i/>
          <w:noProof/>
        </w:rPr>
        <w:t>American Naturalist,</w:t>
      </w:r>
      <w:r w:rsidRPr="00E531D5">
        <w:rPr>
          <w:noProof/>
        </w:rPr>
        <w:t xml:space="preserve"> </w:t>
      </w:r>
      <w:r w:rsidRPr="00E531D5">
        <w:rPr>
          <w:b/>
          <w:noProof/>
        </w:rPr>
        <w:t>151,</w:t>
      </w:r>
      <w:r w:rsidRPr="00E531D5">
        <w:rPr>
          <w:noProof/>
        </w:rPr>
        <w:t xml:space="preserve"> 264-276.</w:t>
      </w:r>
    </w:p>
    <w:p w14:paraId="64CD6D64" w14:textId="77777777" w:rsidR="00E531D5" w:rsidRPr="00E531D5" w:rsidRDefault="00E531D5" w:rsidP="00E531D5">
      <w:pPr>
        <w:pStyle w:val="EndNoteBibliography"/>
        <w:spacing w:after="0"/>
        <w:ind w:left="720" w:hanging="720"/>
        <w:rPr>
          <w:noProof/>
        </w:rPr>
      </w:pPr>
      <w:r w:rsidRPr="00E531D5">
        <w:rPr>
          <w:noProof/>
        </w:rPr>
        <w:t xml:space="preserve">Garcia, S.M., Zerbi, A., Aliaume, C., Do Chi, T. &amp; Lasserre, G. (2003) The ecosystem approach to fisheries: issues, terminology, principles, institutional foundations, implementation and outlook. </w:t>
      </w:r>
      <w:r w:rsidRPr="00E531D5">
        <w:rPr>
          <w:i/>
          <w:noProof/>
        </w:rPr>
        <w:t>FAO Fisheries Technical Paper 443</w:t>
      </w:r>
      <w:r w:rsidRPr="00E531D5">
        <w:rPr>
          <w:noProof/>
        </w:rPr>
        <w:t>, pp. 81 p.</w:t>
      </w:r>
      <w:r w:rsidRPr="00E531D5">
        <w:rPr>
          <w:i/>
          <w:noProof/>
        </w:rPr>
        <w:t xml:space="preserve"> </w:t>
      </w:r>
      <w:r w:rsidRPr="00E531D5">
        <w:rPr>
          <w:noProof/>
        </w:rPr>
        <w:t>FAO, Rome, Italy.</w:t>
      </w:r>
    </w:p>
    <w:p w14:paraId="0474319C" w14:textId="77777777" w:rsidR="00E531D5" w:rsidRPr="00E531D5" w:rsidRDefault="00E531D5" w:rsidP="00E531D5">
      <w:pPr>
        <w:pStyle w:val="EndNoteBibliography"/>
        <w:spacing w:after="0"/>
        <w:ind w:left="720" w:hanging="720"/>
        <w:rPr>
          <w:noProof/>
        </w:rPr>
      </w:pPr>
      <w:r w:rsidRPr="00E531D5">
        <w:rPr>
          <w:noProof/>
        </w:rPr>
        <w:t xml:space="preserve">Griffiths, J.R., Schindler, D.E., Armstrong, J.B., Scheuerell, M.D., Whited, D.C., Clark, R.A., Hilborn, R., Holt, C.A., Lindley, S.T., Stanford, J.A. &amp; Volk, E.C. (2014) Performance of salmon fishery portfolios across western North America. </w:t>
      </w:r>
      <w:r w:rsidRPr="00E531D5">
        <w:rPr>
          <w:i/>
          <w:noProof/>
        </w:rPr>
        <w:t>Journal of Applied Ecology,</w:t>
      </w:r>
      <w:r w:rsidRPr="00E531D5">
        <w:rPr>
          <w:noProof/>
        </w:rPr>
        <w:t xml:space="preserve"> </w:t>
      </w:r>
      <w:r w:rsidRPr="00E531D5">
        <w:rPr>
          <w:b/>
          <w:noProof/>
        </w:rPr>
        <w:t>51,</w:t>
      </w:r>
      <w:r w:rsidRPr="00E531D5">
        <w:rPr>
          <w:noProof/>
        </w:rPr>
        <w:t xml:space="preserve"> 1554-1563.</w:t>
      </w:r>
    </w:p>
    <w:p w14:paraId="6EFF356F" w14:textId="77777777" w:rsidR="00E531D5" w:rsidRPr="00E531D5" w:rsidRDefault="00E531D5" w:rsidP="00E531D5">
      <w:pPr>
        <w:pStyle w:val="EndNoteBibliography"/>
        <w:spacing w:after="0"/>
        <w:ind w:left="720" w:hanging="720"/>
        <w:rPr>
          <w:noProof/>
        </w:rPr>
      </w:pPr>
      <w:r w:rsidRPr="00E531D5">
        <w:rPr>
          <w:noProof/>
        </w:rPr>
        <w:t xml:space="preserve">Hilborn, R., Quinn, T.P., Schindler, D.E. &amp; Rogers, D.E. (2003) Biocomplexity and fisheries sustainability. </w:t>
      </w:r>
      <w:r w:rsidRPr="00E531D5">
        <w:rPr>
          <w:i/>
          <w:noProof/>
        </w:rPr>
        <w:t>Proceedings of the National Academy of Sciences,</w:t>
      </w:r>
      <w:r w:rsidRPr="00E531D5">
        <w:rPr>
          <w:noProof/>
        </w:rPr>
        <w:t xml:space="preserve"> </w:t>
      </w:r>
      <w:r w:rsidRPr="00E531D5">
        <w:rPr>
          <w:b/>
          <w:noProof/>
        </w:rPr>
        <w:t>100,</w:t>
      </w:r>
      <w:r w:rsidRPr="00E531D5">
        <w:rPr>
          <w:noProof/>
        </w:rPr>
        <w:t xml:space="preserve"> 6564-6568.</w:t>
      </w:r>
    </w:p>
    <w:p w14:paraId="693F1227" w14:textId="77777777" w:rsidR="00E531D5" w:rsidRPr="00E531D5" w:rsidRDefault="00E531D5" w:rsidP="00E531D5">
      <w:pPr>
        <w:pStyle w:val="EndNoteBibliography"/>
        <w:spacing w:after="0"/>
        <w:ind w:left="720" w:hanging="720"/>
        <w:rPr>
          <w:noProof/>
        </w:rPr>
      </w:pPr>
      <w:r w:rsidRPr="00E531D5">
        <w:rPr>
          <w:noProof/>
        </w:rPr>
        <w:t xml:space="preserve">Link, J.S. (2018) System-level optimal yield: increased value, less risk, improved stability, and better fisheries. </w:t>
      </w:r>
      <w:r w:rsidRPr="00E531D5">
        <w:rPr>
          <w:i/>
          <w:noProof/>
        </w:rPr>
        <w:t>Canadian Journal of Fisheries and Aquatic Sciences,</w:t>
      </w:r>
      <w:r w:rsidRPr="00E531D5">
        <w:rPr>
          <w:noProof/>
        </w:rPr>
        <w:t xml:space="preserve"> </w:t>
      </w:r>
      <w:r w:rsidRPr="00E531D5">
        <w:rPr>
          <w:b/>
          <w:noProof/>
        </w:rPr>
        <w:t>75,</w:t>
      </w:r>
      <w:r w:rsidRPr="00E531D5">
        <w:rPr>
          <w:noProof/>
        </w:rPr>
        <w:t xml:space="preserve"> 1-16.</w:t>
      </w:r>
    </w:p>
    <w:p w14:paraId="5CBEB499" w14:textId="77777777" w:rsidR="00E531D5" w:rsidRPr="00E531D5" w:rsidRDefault="00E531D5" w:rsidP="00E531D5">
      <w:pPr>
        <w:pStyle w:val="EndNoteBibliography"/>
        <w:spacing w:after="0"/>
        <w:ind w:left="720" w:hanging="720"/>
        <w:rPr>
          <w:noProof/>
        </w:rPr>
      </w:pPr>
      <w:r w:rsidRPr="00E531D5">
        <w:rPr>
          <w:noProof/>
        </w:rPr>
        <w:t>Peterman, Randall M. &amp; Dorner, B. (2012) A widespread decrease in productivity of Sockeye Salmon (</w:t>
      </w:r>
      <w:r w:rsidRPr="00E531D5">
        <w:rPr>
          <w:i/>
          <w:noProof/>
        </w:rPr>
        <w:t>Oncorhynchus nerka</w:t>
      </w:r>
      <w:r w:rsidRPr="00E531D5">
        <w:rPr>
          <w:noProof/>
        </w:rPr>
        <w:t xml:space="preserve">) populations in western North America. </w:t>
      </w:r>
      <w:r w:rsidRPr="00E531D5">
        <w:rPr>
          <w:i/>
          <w:noProof/>
        </w:rPr>
        <w:t>Canadian Journal of Fisheries and Aquatic Sciences,</w:t>
      </w:r>
      <w:r w:rsidRPr="00E531D5">
        <w:rPr>
          <w:noProof/>
        </w:rPr>
        <w:t xml:space="preserve"> </w:t>
      </w:r>
      <w:r w:rsidRPr="00E531D5">
        <w:rPr>
          <w:b/>
          <w:noProof/>
        </w:rPr>
        <w:t>69,</w:t>
      </w:r>
      <w:r w:rsidRPr="00E531D5">
        <w:rPr>
          <w:noProof/>
        </w:rPr>
        <w:t xml:space="preserve"> 1255-1260.</w:t>
      </w:r>
    </w:p>
    <w:p w14:paraId="737013D4" w14:textId="77777777" w:rsidR="00E531D5" w:rsidRPr="00E531D5" w:rsidRDefault="00E531D5" w:rsidP="00E531D5">
      <w:pPr>
        <w:pStyle w:val="EndNoteBibliography"/>
        <w:spacing w:after="0"/>
        <w:ind w:left="720" w:hanging="720"/>
        <w:rPr>
          <w:noProof/>
        </w:rPr>
      </w:pPr>
      <w:r w:rsidRPr="00E531D5">
        <w:rPr>
          <w:noProof/>
        </w:rPr>
        <w:t xml:space="preserve">Satterthwaite, W.H. &amp; Carlson, S.M. (2015) Weakening portfolio effect strength in a hatchery-supplemented Chinook salmon population complex. </w:t>
      </w:r>
      <w:r w:rsidRPr="00E531D5">
        <w:rPr>
          <w:i/>
          <w:noProof/>
        </w:rPr>
        <w:t>Canadian Journal of Fisheries and Aquatic Sciences,</w:t>
      </w:r>
      <w:r w:rsidRPr="00E531D5">
        <w:rPr>
          <w:noProof/>
        </w:rPr>
        <w:t xml:space="preserve"> </w:t>
      </w:r>
      <w:r w:rsidRPr="00E531D5">
        <w:rPr>
          <w:b/>
          <w:noProof/>
        </w:rPr>
        <w:t>72,</w:t>
      </w:r>
      <w:r w:rsidRPr="00E531D5">
        <w:rPr>
          <w:noProof/>
        </w:rPr>
        <w:t xml:space="preserve"> 1860-1875.</w:t>
      </w:r>
    </w:p>
    <w:p w14:paraId="4DC07752" w14:textId="77777777" w:rsidR="00E531D5" w:rsidRPr="00E531D5" w:rsidRDefault="00E531D5" w:rsidP="00E531D5">
      <w:pPr>
        <w:pStyle w:val="EndNoteBibliography"/>
        <w:spacing w:after="0"/>
        <w:ind w:left="720" w:hanging="720"/>
        <w:rPr>
          <w:noProof/>
        </w:rPr>
      </w:pPr>
      <w:r w:rsidRPr="00E531D5">
        <w:rPr>
          <w:noProof/>
        </w:rPr>
        <w:t xml:space="preserve">Schindler, D.E., Armstrong, J.B. &amp; Reed, T.E. (2015) The portfolio concept in ecology and evolution. </w:t>
      </w:r>
      <w:r w:rsidRPr="00E531D5">
        <w:rPr>
          <w:i/>
          <w:noProof/>
        </w:rPr>
        <w:t>Frontiers in Ecology and the Environment,</w:t>
      </w:r>
      <w:r w:rsidRPr="00E531D5">
        <w:rPr>
          <w:noProof/>
        </w:rPr>
        <w:t xml:space="preserve"> </w:t>
      </w:r>
      <w:r w:rsidRPr="00E531D5">
        <w:rPr>
          <w:b/>
          <w:noProof/>
        </w:rPr>
        <w:t>13,</w:t>
      </w:r>
      <w:r w:rsidRPr="00E531D5">
        <w:rPr>
          <w:noProof/>
        </w:rPr>
        <w:t xml:space="preserve"> 257-263.</w:t>
      </w:r>
    </w:p>
    <w:p w14:paraId="0D7C1EF4" w14:textId="77777777" w:rsidR="00E531D5" w:rsidRPr="00E531D5" w:rsidRDefault="00E531D5" w:rsidP="00E531D5">
      <w:pPr>
        <w:pStyle w:val="EndNoteBibliography"/>
        <w:spacing w:after="0"/>
        <w:ind w:left="720" w:hanging="720"/>
        <w:rPr>
          <w:noProof/>
        </w:rPr>
      </w:pPr>
      <w:r w:rsidRPr="00E531D5">
        <w:rPr>
          <w:noProof/>
        </w:rPr>
        <w:t xml:space="preserve">Schindler, D.E., Hilborn, R., Chasco, B., Boatright, C.P., Quinn, T.P., Rogers, L.A. &amp; Webster, M.S. (2010) Population diversity and the portfolio effect in an exploited species. </w:t>
      </w:r>
      <w:r w:rsidRPr="00E531D5">
        <w:rPr>
          <w:i/>
          <w:noProof/>
        </w:rPr>
        <w:t>Nature,</w:t>
      </w:r>
      <w:r w:rsidRPr="00E531D5">
        <w:rPr>
          <w:noProof/>
        </w:rPr>
        <w:t xml:space="preserve"> </w:t>
      </w:r>
      <w:r w:rsidRPr="00E531D5">
        <w:rPr>
          <w:b/>
          <w:noProof/>
        </w:rPr>
        <w:t>465,</w:t>
      </w:r>
      <w:r w:rsidRPr="00E531D5">
        <w:rPr>
          <w:noProof/>
        </w:rPr>
        <w:t xml:space="preserve"> 609-612.</w:t>
      </w:r>
    </w:p>
    <w:p w14:paraId="6774A963" w14:textId="77777777" w:rsidR="00E531D5" w:rsidRPr="00E531D5" w:rsidRDefault="00E531D5" w:rsidP="00E531D5">
      <w:pPr>
        <w:pStyle w:val="EndNoteBibliography"/>
        <w:spacing w:after="0"/>
        <w:ind w:left="720" w:hanging="720"/>
        <w:rPr>
          <w:noProof/>
        </w:rPr>
      </w:pPr>
      <w:r w:rsidRPr="00E531D5">
        <w:rPr>
          <w:noProof/>
        </w:rPr>
        <w:t xml:space="preserve">Thibaut, L.M. &amp; Connolly, S.R. (2013) Understanding diversity-stability relationships: towards a unified model of portfolio effects. </w:t>
      </w:r>
      <w:r w:rsidRPr="00E531D5">
        <w:rPr>
          <w:i/>
          <w:noProof/>
        </w:rPr>
        <w:t>Ecology Letters,</w:t>
      </w:r>
      <w:r w:rsidRPr="00E531D5">
        <w:rPr>
          <w:noProof/>
        </w:rPr>
        <w:t xml:space="preserve"> </w:t>
      </w:r>
      <w:r w:rsidRPr="00E531D5">
        <w:rPr>
          <w:b/>
          <w:noProof/>
        </w:rPr>
        <w:t>16,</w:t>
      </w:r>
      <w:r w:rsidRPr="00E531D5">
        <w:rPr>
          <w:noProof/>
        </w:rPr>
        <w:t xml:space="preserve"> 140-150.</w:t>
      </w:r>
    </w:p>
    <w:p w14:paraId="5386E848" w14:textId="77777777" w:rsidR="00E531D5" w:rsidRPr="00E531D5" w:rsidRDefault="00E531D5" w:rsidP="00E531D5">
      <w:pPr>
        <w:pStyle w:val="EndNoteBibliography"/>
        <w:spacing w:after="0"/>
        <w:ind w:left="720" w:hanging="720"/>
        <w:rPr>
          <w:noProof/>
        </w:rPr>
      </w:pPr>
      <w:r w:rsidRPr="00E531D5">
        <w:rPr>
          <w:noProof/>
        </w:rPr>
        <w:t xml:space="preserve">Tilman, D., Isbell, F. &amp; Cowles, J.M. (2014) Biodiversity and ecosystem functioning. </w:t>
      </w:r>
      <w:r w:rsidRPr="00E531D5">
        <w:rPr>
          <w:i/>
          <w:noProof/>
        </w:rPr>
        <w:t>Annual Review of Ecology, Evolution, and Systematics,</w:t>
      </w:r>
      <w:r w:rsidRPr="00E531D5">
        <w:rPr>
          <w:noProof/>
        </w:rPr>
        <w:t xml:space="preserve"> </w:t>
      </w:r>
      <w:r w:rsidRPr="00E531D5">
        <w:rPr>
          <w:b/>
          <w:noProof/>
        </w:rPr>
        <w:t>45,</w:t>
      </w:r>
      <w:r w:rsidRPr="00E531D5">
        <w:rPr>
          <w:noProof/>
        </w:rPr>
        <w:t xml:space="preserve"> 471-493.</w:t>
      </w:r>
    </w:p>
    <w:p w14:paraId="7A7319F2" w14:textId="77777777" w:rsidR="00E531D5" w:rsidRPr="00E531D5" w:rsidRDefault="00E531D5" w:rsidP="00E531D5">
      <w:pPr>
        <w:pStyle w:val="EndNoteBibliography"/>
        <w:ind w:left="720" w:hanging="720"/>
        <w:rPr>
          <w:noProof/>
        </w:rPr>
      </w:pPr>
      <w:r w:rsidRPr="00E531D5">
        <w:rPr>
          <w:noProof/>
        </w:rPr>
        <w:t xml:space="preserve">Yamane, L., Botsford, L.W. &amp; Kilduff, D.P. (2018) Tracking restoration of population diversity via the portfolio effect. </w:t>
      </w:r>
      <w:r w:rsidRPr="00E531D5">
        <w:rPr>
          <w:i/>
          <w:noProof/>
        </w:rPr>
        <w:t>Journal of Applied Ecology,</w:t>
      </w:r>
      <w:r w:rsidRPr="00E531D5">
        <w:rPr>
          <w:noProof/>
        </w:rPr>
        <w:t xml:space="preserve"> </w:t>
      </w:r>
      <w:r w:rsidRPr="00E531D5">
        <w:rPr>
          <w:b/>
          <w:noProof/>
        </w:rPr>
        <w:t>55,</w:t>
      </w:r>
      <w:r w:rsidRPr="00E531D5">
        <w:rPr>
          <w:noProof/>
        </w:rPr>
        <w:t xml:space="preserve"> 472-481.</w:t>
      </w:r>
    </w:p>
    <w:p w14:paraId="3E0FE7E0" w14:textId="3A1CB5B1"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08-18T11:57:00Z" w:initials="CF">
    <w:p w14:paraId="31940A4E" w14:textId="467C277E" w:rsidR="007014D4" w:rsidRDefault="007014D4">
      <w:pPr>
        <w:pStyle w:val="CommentText"/>
      </w:pPr>
      <w:r>
        <w:rPr>
          <w:rStyle w:val="CommentReference"/>
        </w:rPr>
        <w:annotationRef/>
      </w:r>
      <w:r>
        <w:t>May be too explicit</w:t>
      </w:r>
    </w:p>
  </w:comment>
  <w:comment w:id="2" w:author="DFO-MPO" w:date="2018-08-07T12:07:00Z" w:initials="D">
    <w:p w14:paraId="2ECF67AD" w14:textId="77777777" w:rsidR="007014D4" w:rsidRDefault="007014D4" w:rsidP="0045142B">
      <w:pPr>
        <w:pStyle w:val="CommentText"/>
      </w:pPr>
      <w:r>
        <w:rPr>
          <w:rStyle w:val="CommentReference"/>
        </w:rPr>
        <w:annotationRef/>
      </w:r>
      <w:r>
        <w:t>I’ve left the distinct sources of mortality in because they’re cooked into the model by default and, in the case of en-route mortality, because they interact with the TAM rule. However does this lead to unnecessary complexity?</w:t>
      </w:r>
    </w:p>
  </w:comment>
  <w:comment w:id="3" w:author="DFO-MPO" w:date="2018-08-08T14:32:00Z" w:initials="D">
    <w:p w14:paraId="007F8DDE" w14:textId="11155BD1" w:rsidR="007014D4" w:rsidRDefault="007014D4">
      <w:pPr>
        <w:pStyle w:val="CommentText"/>
      </w:pPr>
      <w:r>
        <w:rPr>
          <w:rStyle w:val="CommentReference"/>
        </w:rPr>
        <w:annotationRef/>
      </w:r>
      <w:r>
        <w:t>Is this sufficient detail for the main text?</w:t>
      </w:r>
    </w:p>
  </w:comment>
  <w:comment w:id="4" w:author="DFO-MPO" w:date="2018-08-20T10:28:00Z" w:initials="D">
    <w:p w14:paraId="6569B4E5" w14:textId="77777777" w:rsidR="007014D4" w:rsidRDefault="007014D4"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596&lt;/item&gt;&lt;item&gt;637&lt;/item&gt;&lt;item&gt;1205&lt;/item&gt;&lt;item&gt;1516&lt;/item&gt;&lt;item&gt;1590&lt;/item&gt;&lt;item&gt;2014&lt;/item&gt;&lt;item&gt;2167&lt;/item&gt;&lt;item&gt;2179&lt;/item&gt;&lt;item&gt;2187&lt;/item&gt;&lt;item&gt;2207&lt;/item&gt;&lt;item&gt;2208&lt;/item&gt;&lt;item&gt;2210&lt;/item&gt;&lt;item&gt;2211&lt;/item&gt;&lt;/record-ids&gt;&lt;/item&gt;&lt;/Libraries&gt;"/>
  </w:docVars>
  <w:rsids>
    <w:rsidRoot w:val="00D971BA"/>
    <w:rsid w:val="0000323C"/>
    <w:rsid w:val="00006417"/>
    <w:rsid w:val="000130FD"/>
    <w:rsid w:val="00022839"/>
    <w:rsid w:val="00041C3D"/>
    <w:rsid w:val="00044112"/>
    <w:rsid w:val="00064853"/>
    <w:rsid w:val="000715F4"/>
    <w:rsid w:val="00076F0E"/>
    <w:rsid w:val="000835A0"/>
    <w:rsid w:val="000873ED"/>
    <w:rsid w:val="000C23EB"/>
    <w:rsid w:val="000E1287"/>
    <w:rsid w:val="000E43A3"/>
    <w:rsid w:val="00107E59"/>
    <w:rsid w:val="00114E9C"/>
    <w:rsid w:val="00125432"/>
    <w:rsid w:val="001463EA"/>
    <w:rsid w:val="00155B1C"/>
    <w:rsid w:val="00161092"/>
    <w:rsid w:val="00162C8A"/>
    <w:rsid w:val="00182788"/>
    <w:rsid w:val="00192B01"/>
    <w:rsid w:val="00196031"/>
    <w:rsid w:val="001A61A9"/>
    <w:rsid w:val="001D4E33"/>
    <w:rsid w:val="001E3FCB"/>
    <w:rsid w:val="001F4BE2"/>
    <w:rsid w:val="00207CE4"/>
    <w:rsid w:val="002317A6"/>
    <w:rsid w:val="002343E7"/>
    <w:rsid w:val="002632D7"/>
    <w:rsid w:val="00273B50"/>
    <w:rsid w:val="00274866"/>
    <w:rsid w:val="002800A9"/>
    <w:rsid w:val="00294313"/>
    <w:rsid w:val="002A5B41"/>
    <w:rsid w:val="002A7562"/>
    <w:rsid w:val="002B0FBF"/>
    <w:rsid w:val="002B2200"/>
    <w:rsid w:val="002B2D86"/>
    <w:rsid w:val="002B460B"/>
    <w:rsid w:val="002E258D"/>
    <w:rsid w:val="002E34D8"/>
    <w:rsid w:val="002E5DFE"/>
    <w:rsid w:val="002F10BF"/>
    <w:rsid w:val="00302934"/>
    <w:rsid w:val="003031CA"/>
    <w:rsid w:val="0032697E"/>
    <w:rsid w:val="00330D87"/>
    <w:rsid w:val="003507A2"/>
    <w:rsid w:val="003633CA"/>
    <w:rsid w:val="003655FD"/>
    <w:rsid w:val="00370CB7"/>
    <w:rsid w:val="00392E97"/>
    <w:rsid w:val="003B1DEE"/>
    <w:rsid w:val="003B7E04"/>
    <w:rsid w:val="003C1DAB"/>
    <w:rsid w:val="003C75EE"/>
    <w:rsid w:val="003E748B"/>
    <w:rsid w:val="003F5C0E"/>
    <w:rsid w:val="00422BF4"/>
    <w:rsid w:val="00424B71"/>
    <w:rsid w:val="0042726A"/>
    <w:rsid w:val="004272D3"/>
    <w:rsid w:val="0045142B"/>
    <w:rsid w:val="00463DBD"/>
    <w:rsid w:val="0047719C"/>
    <w:rsid w:val="00484993"/>
    <w:rsid w:val="00485670"/>
    <w:rsid w:val="00486597"/>
    <w:rsid w:val="004A4853"/>
    <w:rsid w:val="004B605E"/>
    <w:rsid w:val="004E0329"/>
    <w:rsid w:val="004E2EDE"/>
    <w:rsid w:val="004F1724"/>
    <w:rsid w:val="004F6C38"/>
    <w:rsid w:val="00500504"/>
    <w:rsid w:val="005027FD"/>
    <w:rsid w:val="00507319"/>
    <w:rsid w:val="0051250B"/>
    <w:rsid w:val="00531AE1"/>
    <w:rsid w:val="005326C5"/>
    <w:rsid w:val="005641CB"/>
    <w:rsid w:val="00590F69"/>
    <w:rsid w:val="005A0A00"/>
    <w:rsid w:val="005C7CAB"/>
    <w:rsid w:val="005D28A8"/>
    <w:rsid w:val="005D6C13"/>
    <w:rsid w:val="005D760D"/>
    <w:rsid w:val="005F3EF6"/>
    <w:rsid w:val="006068C0"/>
    <w:rsid w:val="00645D76"/>
    <w:rsid w:val="00697A59"/>
    <w:rsid w:val="006A3951"/>
    <w:rsid w:val="006A4872"/>
    <w:rsid w:val="006C114F"/>
    <w:rsid w:val="006D6CBB"/>
    <w:rsid w:val="007014D4"/>
    <w:rsid w:val="00703544"/>
    <w:rsid w:val="0070590B"/>
    <w:rsid w:val="00714028"/>
    <w:rsid w:val="007141E5"/>
    <w:rsid w:val="007350E4"/>
    <w:rsid w:val="00741E3C"/>
    <w:rsid w:val="007579DE"/>
    <w:rsid w:val="0079592C"/>
    <w:rsid w:val="007A279A"/>
    <w:rsid w:val="007B5D6D"/>
    <w:rsid w:val="007C1550"/>
    <w:rsid w:val="007D37A5"/>
    <w:rsid w:val="007D5362"/>
    <w:rsid w:val="008018CA"/>
    <w:rsid w:val="00815021"/>
    <w:rsid w:val="008214FE"/>
    <w:rsid w:val="00837CE3"/>
    <w:rsid w:val="008518AD"/>
    <w:rsid w:val="00886C25"/>
    <w:rsid w:val="008B18F2"/>
    <w:rsid w:val="008B4C24"/>
    <w:rsid w:val="008C1650"/>
    <w:rsid w:val="008C1951"/>
    <w:rsid w:val="008C5E1B"/>
    <w:rsid w:val="00901BDD"/>
    <w:rsid w:val="009215C5"/>
    <w:rsid w:val="009322F4"/>
    <w:rsid w:val="00937B72"/>
    <w:rsid w:val="00940776"/>
    <w:rsid w:val="00951950"/>
    <w:rsid w:val="00961B8C"/>
    <w:rsid w:val="00961DFC"/>
    <w:rsid w:val="009736AE"/>
    <w:rsid w:val="009801E9"/>
    <w:rsid w:val="0098510C"/>
    <w:rsid w:val="0098639B"/>
    <w:rsid w:val="00992367"/>
    <w:rsid w:val="00996327"/>
    <w:rsid w:val="009E2CC0"/>
    <w:rsid w:val="00A16FF3"/>
    <w:rsid w:val="00A44098"/>
    <w:rsid w:val="00A80702"/>
    <w:rsid w:val="00A91A4F"/>
    <w:rsid w:val="00A957BB"/>
    <w:rsid w:val="00AA4419"/>
    <w:rsid w:val="00AE3B72"/>
    <w:rsid w:val="00AE6C34"/>
    <w:rsid w:val="00AF0717"/>
    <w:rsid w:val="00B27AEE"/>
    <w:rsid w:val="00B40124"/>
    <w:rsid w:val="00B42D41"/>
    <w:rsid w:val="00B643B7"/>
    <w:rsid w:val="00B71AD9"/>
    <w:rsid w:val="00B96B00"/>
    <w:rsid w:val="00BB7A46"/>
    <w:rsid w:val="00BC14E9"/>
    <w:rsid w:val="00BE3900"/>
    <w:rsid w:val="00BF0BBF"/>
    <w:rsid w:val="00BF12B8"/>
    <w:rsid w:val="00C12967"/>
    <w:rsid w:val="00C14A36"/>
    <w:rsid w:val="00C21A57"/>
    <w:rsid w:val="00C26602"/>
    <w:rsid w:val="00C36435"/>
    <w:rsid w:val="00C72C7A"/>
    <w:rsid w:val="00C93206"/>
    <w:rsid w:val="00CB3AA4"/>
    <w:rsid w:val="00CC7F18"/>
    <w:rsid w:val="00CD0FAC"/>
    <w:rsid w:val="00D01D2B"/>
    <w:rsid w:val="00D136FD"/>
    <w:rsid w:val="00D20FCD"/>
    <w:rsid w:val="00D21D5F"/>
    <w:rsid w:val="00D2599C"/>
    <w:rsid w:val="00D40465"/>
    <w:rsid w:val="00D413CD"/>
    <w:rsid w:val="00D53F99"/>
    <w:rsid w:val="00D63DB9"/>
    <w:rsid w:val="00D95057"/>
    <w:rsid w:val="00D971BA"/>
    <w:rsid w:val="00DA242F"/>
    <w:rsid w:val="00DA470D"/>
    <w:rsid w:val="00DC48B1"/>
    <w:rsid w:val="00DE08F6"/>
    <w:rsid w:val="00DE0F7B"/>
    <w:rsid w:val="00DE21D8"/>
    <w:rsid w:val="00DE7503"/>
    <w:rsid w:val="00E06BE2"/>
    <w:rsid w:val="00E23EA2"/>
    <w:rsid w:val="00E314B6"/>
    <w:rsid w:val="00E531D5"/>
    <w:rsid w:val="00E53403"/>
    <w:rsid w:val="00E63CBB"/>
    <w:rsid w:val="00EA0C93"/>
    <w:rsid w:val="00EB655E"/>
    <w:rsid w:val="00EC016C"/>
    <w:rsid w:val="00ED0654"/>
    <w:rsid w:val="00ED5A49"/>
    <w:rsid w:val="00ED7E4C"/>
    <w:rsid w:val="00F0579C"/>
    <w:rsid w:val="00F07D48"/>
    <w:rsid w:val="00F22932"/>
    <w:rsid w:val="00F42DD1"/>
    <w:rsid w:val="00F93B58"/>
    <w:rsid w:val="00F940DB"/>
    <w:rsid w:val="00FA1D62"/>
    <w:rsid w:val="00FC25A5"/>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06576-4541-4780-ACB8-AF1B9FB49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5</TotalTime>
  <Pages>9</Pages>
  <Words>5739</Words>
  <Characters>3271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8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64</cp:revision>
  <cp:lastPrinted>2018-05-03T17:52:00Z</cp:lastPrinted>
  <dcterms:created xsi:type="dcterms:W3CDTF">2018-04-17T18:31:00Z</dcterms:created>
  <dcterms:modified xsi:type="dcterms:W3CDTF">2018-08-20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